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260E42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320DA5" w:rsidRPr="00661504">
              <w:rPr>
                <w:lang w:val="en-CA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 xml:space="preserve">), Psychology, Albert-Ludwigs-Universität Freiburg, Germany. </w:t>
            </w: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</w:tbl>
    <w:p w14:paraId="41C8F396" w14:textId="77777777" w:rsidR="00052E6D" w:rsidRPr="00661504" w:rsidRDefault="00052E6D" w:rsidP="00CA1E00">
      <w:pPr>
        <w:autoSpaceDE w:val="0"/>
        <w:autoSpaceDN w:val="0"/>
        <w:adjustRightInd w:val="0"/>
        <w:rPr>
          <w:bCs/>
          <w:lang w:val="en-CA"/>
        </w:rPr>
      </w:pPr>
    </w:p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19F915AE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C962B8">
        <w:rPr>
          <w:b/>
          <w:color w:val="000000"/>
          <w:lang w:val="en-CA"/>
        </w:rPr>
        <w:t>3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C73FFE" w:rsidRPr="00C73FFE">
        <w:rPr>
          <w:b/>
          <w:color w:val="000000"/>
          <w:lang w:val="en-CA"/>
        </w:rPr>
        <w:t>8</w:t>
      </w:r>
      <w:r w:rsidR="00C73FFE">
        <w:rPr>
          <w:b/>
          <w:color w:val="000000"/>
          <w:lang w:val="en-CA"/>
        </w:rPr>
        <w:t>,</w:t>
      </w:r>
      <w:r w:rsidR="0017121D">
        <w:rPr>
          <w:b/>
          <w:color w:val="000000"/>
          <w:lang w:val="en-CA"/>
        </w:rPr>
        <w:t>973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6B6BC9"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66C532F3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, College</w:t>
            </w:r>
            <w:r w:rsidRPr="0017121D">
              <w:rPr>
                <w:lang w:val="en-US"/>
              </w:rPr>
              <w:t xml:space="preserve"> of New Scholars, Scientists and Artists</w:t>
            </w:r>
            <w:r>
              <w:rPr>
                <w:lang w:val="en-US"/>
              </w:rPr>
              <w:t>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proofErr w:type="spellStart"/>
              <w:r w:rsidR="00A71D4D"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 xml:space="preserve">most distinguished early career award in personality and social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lastRenderedPageBreak/>
              <w:t>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proofErr w:type="spellStart"/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proofErr w:type="spellStart"/>
              <w:r w:rsidR="00E614D1"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="00E614D1" w:rsidRPr="00232C77">
                <w:rPr>
                  <w:rStyle w:val="Hyperlink"/>
                  <w:lang w:val="en-CA"/>
                </w:rPr>
                <w:t xml:space="preserve"> </w:t>
              </w:r>
              <w:proofErr w:type="spellStart"/>
              <w:r w:rsidR="00E614D1" w:rsidRPr="00232C77">
                <w:rPr>
                  <w:rStyle w:val="Hyperlink"/>
                  <w:lang w:val="en-CA"/>
                </w:rPr>
                <w:t>Volkes</w:t>
              </w:r>
              <w:proofErr w:type="spellEnd"/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>German 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Testing the power of forecasting tournaments to foster judgmental accuracy, intellectual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0EA85FEF" w14:textId="77777777" w:rsidR="00661504" w:rsidRPr="00661504" w:rsidRDefault="00661504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dom, self-distance, and adversity: Multimethod prospective evaluation of post-traumatic character growth of open-mindedness, </w:t>
            </w:r>
            <w:proofErr w:type="gramStart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umility</w:t>
            </w:r>
            <w:proofErr w:type="gramEnd"/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omponents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lastRenderedPageBreak/>
              <w:t>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Wise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cculturation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proofErr w:type="gramStart"/>
      <w:r w:rsidR="00833ABF">
        <w:rPr>
          <w:b/>
          <w:color w:val="000000"/>
          <w:lang w:val="en-CA"/>
        </w:rPr>
        <w:t>also</w:t>
      </w:r>
      <w:proofErr w:type="gramEnd"/>
      <w:r w:rsidR="00833ABF">
        <w:rPr>
          <w:b/>
          <w:color w:val="000000"/>
          <w:lang w:val="en-CA"/>
        </w:rPr>
        <w:t xml:space="preserve">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7A9B9836" w14:textId="29F43946" w:rsidR="00B430E9" w:rsidRDefault="00B430E9" w:rsidP="00B430E9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17121D">
        <w:rPr>
          <w:u w:val="single"/>
          <w:lang w:val="en-CA"/>
        </w:rPr>
        <w:t>Britton, E. M</w:t>
      </w:r>
      <w:r w:rsidRPr="0017121D">
        <w:rPr>
          <w:lang w:val="en-CA"/>
        </w:rPr>
        <w:t xml:space="preserve">., Laurin, K., </w:t>
      </w:r>
      <w:r w:rsidRPr="0017121D">
        <w:rPr>
          <w:b/>
          <w:bCs/>
          <w:lang w:val="en-CA"/>
        </w:rPr>
        <w:t>Grossmann, I</w:t>
      </w:r>
      <w:r w:rsidRPr="0017121D">
        <w:rPr>
          <w:lang w:val="en-CA"/>
        </w:rPr>
        <w:t xml:space="preserve">., </w:t>
      </w:r>
      <w:r w:rsidRPr="0017121D">
        <w:rPr>
          <w:u w:val="single"/>
          <w:lang w:val="en-CA"/>
        </w:rPr>
        <w:t>Dorfman, A</w:t>
      </w:r>
      <w:r w:rsidRPr="0017121D">
        <w:rPr>
          <w:lang w:val="en-CA"/>
        </w:rPr>
        <w:t xml:space="preserve">., </w:t>
      </w:r>
      <w:r w:rsidRPr="0017121D">
        <w:rPr>
          <w:u w:val="single"/>
          <w:lang w:val="en-CA"/>
        </w:rPr>
        <w:t>Oakes, H</w:t>
      </w:r>
      <w:r w:rsidRPr="0017121D">
        <w:rPr>
          <w:lang w:val="en-CA"/>
        </w:rPr>
        <w:t>., &amp;</w:t>
      </w:r>
      <w:r w:rsidRPr="0017121D">
        <w:rPr>
          <w:b/>
          <w:bCs/>
          <w:lang w:val="en-CA"/>
        </w:rPr>
        <w:t xml:space="preserve"> </w:t>
      </w:r>
      <w:r w:rsidRPr="0017121D">
        <w:rPr>
          <w:lang w:val="en-CA"/>
        </w:rPr>
        <w:t xml:space="preserve">Scholer, A. A. </w:t>
      </w:r>
      <w:r w:rsidRPr="00B430E9">
        <w:rPr>
          <w:lang w:val="en-CA"/>
        </w:rPr>
        <w:t xml:space="preserve">(in press). 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000AD43" w14:textId="77777777" w:rsidR="00B430E9" w:rsidRPr="00B430E9" w:rsidRDefault="00B430E9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3E2B58F6" w:rsidR="005D28A3" w:rsidRDefault="005D28A3" w:rsidP="005D28A3">
      <w:pPr>
        <w:autoSpaceDE w:val="0"/>
        <w:autoSpaceDN w:val="0"/>
        <w:adjustRightInd w:val="0"/>
        <w:ind w:left="720" w:hanging="720"/>
        <w:rPr>
          <w:lang w:val="en-US"/>
        </w:rPr>
      </w:pPr>
      <w:r w:rsidRPr="0017121D">
        <w:rPr>
          <w:lang w:val="en-CA"/>
        </w:rPr>
        <w:t xml:space="preserve">Abedin, E., Ferreira, M., </w:t>
      </w:r>
      <w:proofErr w:type="spellStart"/>
      <w:r w:rsidRPr="0017121D">
        <w:rPr>
          <w:lang w:val="en-CA"/>
        </w:rPr>
        <w:t>Reitmann</w:t>
      </w:r>
      <w:proofErr w:type="spellEnd"/>
      <w:r w:rsidRPr="0017121D">
        <w:rPr>
          <w:lang w:val="en-CA"/>
        </w:rPr>
        <w:t xml:space="preserve">, R., Cheong, M., </w:t>
      </w:r>
      <w:r w:rsidRPr="0017121D">
        <w:rPr>
          <w:b/>
          <w:bCs/>
          <w:lang w:val="en-CA"/>
        </w:rPr>
        <w:t>Grossmann, I</w:t>
      </w:r>
      <w:r w:rsidRPr="0017121D">
        <w:rPr>
          <w:lang w:val="en-CA"/>
        </w:rPr>
        <w:t>., &amp;</w:t>
      </w:r>
      <w:r w:rsidRPr="0017121D">
        <w:rPr>
          <w:b/>
          <w:bCs/>
          <w:lang w:val="en-CA"/>
        </w:rPr>
        <w:t xml:space="preserve"> </w:t>
      </w:r>
      <w:r w:rsidRPr="0017121D">
        <w:rPr>
          <w:lang w:val="en-CA"/>
        </w:rPr>
        <w:t>Alfano, M. (</w:t>
      </w:r>
      <w:r w:rsidR="007C3F1B" w:rsidRPr="0017121D">
        <w:rPr>
          <w:lang w:val="en-CA"/>
        </w:rPr>
        <w:t>2023</w:t>
      </w:r>
      <w:r w:rsidRPr="0017121D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 xml:space="preserve">Acta </w:t>
      </w:r>
      <w:proofErr w:type="spellStart"/>
      <w:r>
        <w:rPr>
          <w:i/>
          <w:iCs/>
          <w:lang w:val="en-US"/>
        </w:rPr>
        <w:t>Psychologica</w:t>
      </w:r>
      <w:proofErr w:type="spellEnd"/>
      <w:r w:rsidR="007C3F1B">
        <w:rPr>
          <w:lang w:val="en-US"/>
        </w:rPr>
        <w:t xml:space="preserve">, </w:t>
      </w:r>
      <w:r w:rsidR="007C3F1B" w:rsidRPr="007C3F1B">
        <w:rPr>
          <w:i/>
          <w:iCs/>
          <w:lang w:val="en-US"/>
        </w:rPr>
        <w:t>23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.73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6F23B4D" w14:textId="77777777" w:rsidR="005D28A3" w:rsidRDefault="005D28A3" w:rsidP="005B493E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5FD688F" w14:textId="2F4681EE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I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Past, Embracing the Present, and Building an Inclusive F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1A86F104" w14:textId="77777777" w:rsidR="00697047" w:rsidRDefault="00697047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lastRenderedPageBreak/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3" w:name="_Hlk129625120"/>
      <w:r w:rsidRPr="00527194">
        <w:rPr>
          <w:b/>
          <w:bCs/>
        </w:rPr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3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43F50A28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5454DFD9" w14:textId="77777777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>
        <w:rPr>
          <w:lang w:val="en-US"/>
        </w:rPr>
        <w:t>J</w:t>
      </w:r>
      <w:r w:rsidRPr="00697047">
        <w:t xml:space="preserve">., </w:t>
      </w:r>
      <w:r w:rsidRPr="005B493E">
        <w:t xml:space="preserve">Ackerman, </w:t>
      </w:r>
      <w:r>
        <w:rPr>
          <w:lang w:val="en-US"/>
        </w:rPr>
        <w:t>R</w:t>
      </w:r>
      <w:r w:rsidRPr="00697047">
        <w:t xml:space="preserve">. </w:t>
      </w:r>
      <w:r>
        <w:rPr>
          <w:lang w:val="en-US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Bianchi, </w:t>
      </w:r>
      <w:r>
        <w:rPr>
          <w:lang w:val="en-US"/>
        </w:rPr>
        <w:t>E</w:t>
      </w:r>
      <w:r w:rsidRPr="00697047">
        <w:t xml:space="preserve">.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Brecheen,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Campbell, </w:t>
      </w:r>
      <w:r>
        <w:rPr>
          <w:lang w:val="en-US"/>
        </w:rPr>
        <w:t>W</w:t>
      </w:r>
      <w:r w:rsidRPr="00697047">
        <w:t xml:space="preserve">.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erlach, </w:t>
      </w:r>
      <w:r>
        <w:rPr>
          <w:lang w:val="en-US"/>
        </w:rPr>
        <w:t>T</w:t>
      </w:r>
      <w:r w:rsidRPr="00697047">
        <w:t xml:space="preserve">.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Geukes,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rijalva, </w:t>
      </w:r>
      <w:r>
        <w:rPr>
          <w:lang w:val="en-US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5B493E">
        <w:rPr>
          <w:b/>
          <w:bCs/>
          <w:lang w:val="en-US"/>
        </w:rPr>
        <w:t>I</w:t>
      </w:r>
      <w:r w:rsidRPr="00697047">
        <w:t xml:space="preserve">.… </w:t>
      </w:r>
      <w:r>
        <w:rPr>
          <w:lang w:val="en-US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5" w:name="_Hlk110169799"/>
      <w:bookmarkStart w:id="16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7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Awad</w:t>
      </w:r>
      <w:proofErr w:type="spellEnd"/>
      <w:r w:rsidRPr="00661504">
        <w:rPr>
          <w:lang w:val="en-CA"/>
        </w:rPr>
        <w:t>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7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17121D">
        <w:rPr>
          <w:u w:val="single"/>
          <w:lang w:val="en-CA"/>
        </w:rPr>
        <w:t>Dorfman, A.</w:t>
      </w:r>
      <w:r w:rsidRPr="0017121D">
        <w:rPr>
          <w:lang w:val="en-CA"/>
        </w:rPr>
        <w:t xml:space="preserve">, </w:t>
      </w:r>
      <w:r w:rsidRPr="0017121D">
        <w:rPr>
          <w:u w:val="single"/>
          <w:lang w:val="en-CA"/>
        </w:rPr>
        <w:t>Oakes, H.</w:t>
      </w:r>
      <w:r w:rsidRPr="0017121D">
        <w:rPr>
          <w:lang w:val="en-CA"/>
        </w:rPr>
        <w:t xml:space="preserve">, </w:t>
      </w:r>
      <w:r w:rsidRPr="0017121D">
        <w:rPr>
          <w:u w:val="single"/>
          <w:lang w:val="en-CA"/>
        </w:rPr>
        <w:t>Santos, H. C</w:t>
      </w:r>
      <w:r w:rsidRPr="0017121D">
        <w:rPr>
          <w:lang w:val="en-CA"/>
        </w:rPr>
        <w:t>.</w:t>
      </w:r>
      <w:r w:rsidRPr="0017121D">
        <w:rPr>
          <w:b/>
          <w:lang w:val="en-CA"/>
        </w:rPr>
        <w:t xml:space="preserve"> &amp; Grossmann, I.</w:t>
      </w:r>
      <w:r w:rsidRPr="0017121D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8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19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BB2BC2F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Growth as Positive Personality Change: Challenges, Opportunities and R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Pr="003A284C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0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17121D">
        <w:rPr>
          <w:b/>
          <w:lang w:val="de-DE"/>
        </w:rPr>
        <w:t>Grossmann, I</w:t>
      </w:r>
      <w:r w:rsidRPr="0017121D">
        <w:rPr>
          <w:lang w:val="de-DE"/>
        </w:rPr>
        <w:t xml:space="preserve">., Eibach, R. P., </w:t>
      </w:r>
      <w:r w:rsidRPr="0017121D">
        <w:rPr>
          <w:u w:val="single"/>
          <w:lang w:val="de-DE"/>
        </w:rPr>
        <w:t>Koyama, J</w:t>
      </w:r>
      <w:r w:rsidRPr="0017121D">
        <w:rPr>
          <w:lang w:val="de-DE"/>
        </w:rPr>
        <w:t>., &amp;</w:t>
      </w:r>
      <w:r w:rsidRPr="0017121D">
        <w:rPr>
          <w:u w:val="single"/>
          <w:lang w:val="de-DE"/>
        </w:rPr>
        <w:t xml:space="preserve"> Sahi, Q</w:t>
      </w:r>
      <w:r w:rsidRPr="0017121D">
        <w:rPr>
          <w:lang w:val="de-DE"/>
        </w:rPr>
        <w:t xml:space="preserve">. (2020). </w:t>
      </w:r>
      <w:bookmarkStart w:id="21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1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0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2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2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3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</w:t>
      </w:r>
      <w:proofErr w:type="spellStart"/>
      <w:r w:rsidRPr="00661504">
        <w:rPr>
          <w:lang w:val="en-CA"/>
        </w:rPr>
        <w:t>Fetvadjiev</w:t>
      </w:r>
      <w:proofErr w:type="spellEnd"/>
      <w:r w:rsidRPr="00661504">
        <w:rPr>
          <w:lang w:val="en-CA"/>
        </w:rPr>
        <w:t xml:space="preserve">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Pr="0066150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4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Bezdenezhnykh</w:t>
      </w:r>
      <w:proofErr w:type="spellEnd"/>
      <w:r w:rsidRPr="00661504">
        <w:rPr>
          <w:rFonts w:eastAsia="Calibri"/>
          <w:u w:val="single"/>
          <w:lang w:val="en-CA" w:eastAsia="en-US"/>
        </w:rPr>
        <w:t>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</w:t>
      </w:r>
      <w:r w:rsidRPr="00661504">
        <w:rPr>
          <w:rFonts w:eastAsia="Calibri"/>
          <w:lang w:val="en-CA" w:eastAsia="en-US"/>
        </w:rPr>
        <w:lastRenderedPageBreak/>
        <w:t xml:space="preserve">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23"/>
    <w:bookmarkEnd w:id="24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5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5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</w:t>
      </w:r>
      <w:r w:rsidRPr="00661504">
        <w:rPr>
          <w:lang w:val="en-CA"/>
        </w:rPr>
        <w:lastRenderedPageBreak/>
        <w:t xml:space="preserve">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7). Social class and wise reasoning about interpersonal conflicts across regions, </w:t>
      </w:r>
      <w:proofErr w:type="gramStart"/>
      <w:r w:rsidRPr="00661504">
        <w:rPr>
          <w:color w:val="000000"/>
          <w:shd w:val="clear" w:color="auto" w:fill="FFFFFF"/>
          <w:lang w:val="en-CA"/>
        </w:rPr>
        <w:t>persons</w:t>
      </w:r>
      <w:proofErr w:type="gramEnd"/>
      <w:r w:rsidRPr="00661504">
        <w:rPr>
          <w:color w:val="000000"/>
          <w:shd w:val="clear" w:color="auto" w:fill="FFFFFF"/>
          <w:lang w:val="en-CA"/>
        </w:rPr>
        <w:t xml:space="preserve">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6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6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</w:t>
      </w:r>
      <w:proofErr w:type="gramStart"/>
      <w:r w:rsidRPr="00661504">
        <w:rPr>
          <w:rFonts w:eastAsia="Calibri"/>
          <w:lang w:val="en-CA" w:eastAsia="en-US"/>
        </w:rPr>
        <w:t>culture</w:t>
      </w:r>
      <w:proofErr w:type="gramEnd"/>
      <w:r w:rsidRPr="00661504">
        <w:rPr>
          <w:rFonts w:eastAsia="Calibri"/>
          <w:lang w:val="en-CA" w:eastAsia="en-US"/>
        </w:rPr>
        <w:t xml:space="preserve">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17121D">
        <w:rPr>
          <w:rFonts w:eastAsia="Calibri"/>
          <w:b/>
          <w:lang w:val="de-DE" w:eastAsia="en-US"/>
        </w:rPr>
        <w:t xml:space="preserve">Grossmann, I. </w:t>
      </w:r>
      <w:r w:rsidRPr="0017121D">
        <w:rPr>
          <w:rFonts w:eastAsia="Calibri"/>
          <w:lang w:val="de-DE" w:eastAsia="en-US"/>
        </w:rPr>
        <w:t>&amp;</w:t>
      </w:r>
      <w:r w:rsidRPr="0017121D">
        <w:rPr>
          <w:rFonts w:eastAsia="Calibri"/>
          <w:b/>
          <w:lang w:val="de-DE" w:eastAsia="en-US"/>
        </w:rPr>
        <w:t xml:space="preserve"> </w:t>
      </w:r>
      <w:r w:rsidRPr="0017121D">
        <w:rPr>
          <w:rFonts w:eastAsia="Calibri"/>
          <w:lang w:val="de-DE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</w:t>
      </w:r>
      <w:proofErr w:type="gramStart"/>
      <w:r w:rsidRPr="00661504">
        <w:rPr>
          <w:lang w:val="en-CA"/>
        </w:rPr>
        <w:t>commentary]</w:t>
      </w:r>
      <w:r w:rsidRPr="00661504">
        <w:rPr>
          <w:i/>
          <w:lang w:val="en-CA"/>
        </w:rPr>
        <w:t xml:space="preserve">  </w:t>
      </w:r>
      <w:proofErr w:type="spellStart"/>
      <w:r w:rsidRPr="00661504">
        <w:rPr>
          <w:lang w:val="en-CA"/>
        </w:rPr>
        <w:t>doi</w:t>
      </w:r>
      <w:proofErr w:type="spellEnd"/>
      <w:proofErr w:type="gram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7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lastRenderedPageBreak/>
        <w:t>Psychological Science, 28</w:t>
      </w:r>
      <w:r w:rsidRPr="00661504">
        <w:rPr>
          <w:lang w:val="en-CA"/>
        </w:rPr>
        <w:t>(9), 1228-1239</w:t>
      </w:r>
      <w:bookmarkEnd w:id="27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8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8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29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29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proofErr w:type="spellStart"/>
      <w:r w:rsidRPr="00661504">
        <w:rPr>
          <w:lang w:val="en-CA"/>
        </w:rPr>
        <w:t>Sahdra</w:t>
      </w:r>
      <w:proofErr w:type="spellEnd"/>
      <w:r w:rsidRPr="00661504">
        <w:rPr>
          <w:lang w:val="en-CA"/>
        </w:rPr>
        <w:t xml:space="preserve">, B. &amp; </w:t>
      </w:r>
      <w:proofErr w:type="spellStart"/>
      <w:r w:rsidRPr="00661504">
        <w:rPr>
          <w:lang w:val="en-CA"/>
        </w:rPr>
        <w:t>Ciarocci</w:t>
      </w:r>
      <w:proofErr w:type="spellEnd"/>
      <w:r w:rsidRPr="00661504">
        <w:rPr>
          <w:lang w:val="en-CA"/>
        </w:rPr>
        <w:t>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17121D">
        <w:rPr>
          <w:u w:val="single"/>
          <w:lang w:val="de-DE"/>
        </w:rPr>
        <w:t>Kung, F.</w:t>
      </w:r>
      <w:r w:rsidRPr="0017121D">
        <w:rPr>
          <w:lang w:val="de-DE"/>
        </w:rPr>
        <w:t>, Eibach, R., &amp;</w:t>
      </w:r>
      <w:r w:rsidRPr="0017121D">
        <w:rPr>
          <w:b/>
          <w:lang w:val="de-DE"/>
        </w:rPr>
        <w:t xml:space="preserve"> Grossmann, I. </w:t>
      </w:r>
      <w:r w:rsidRPr="0017121D">
        <w:rPr>
          <w:lang w:val="de-DE"/>
        </w:rPr>
        <w:t xml:space="preserve">(2016). </w:t>
      </w:r>
      <w:r w:rsidRPr="00661504">
        <w:rPr>
          <w:lang w:val="en-CA"/>
        </w:rPr>
        <w:t xml:space="preserve">Culture, fixed-world beliefs, </w:t>
      </w:r>
      <w:proofErr w:type="gramStart"/>
      <w:r w:rsidRPr="00661504">
        <w:rPr>
          <w:lang w:val="en-CA"/>
        </w:rPr>
        <w:t>relationships</w:t>
      </w:r>
      <w:proofErr w:type="gramEnd"/>
      <w:r w:rsidRPr="00661504">
        <w:rPr>
          <w:lang w:val="en-CA"/>
        </w:rPr>
        <w:t xml:space="preserve">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0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0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 xml:space="preserve">Huynh, A. </w:t>
      </w:r>
      <w:r w:rsidR="00BE6039" w:rsidRPr="003A284C">
        <w:rPr>
          <w:u w:val="single"/>
          <w:lang w:val="de-DE"/>
        </w:rPr>
        <w:t>C.</w:t>
      </w:r>
      <w:r w:rsidR="00BE6039" w:rsidRPr="003A284C">
        <w:rPr>
          <w:lang w:val="de-DE"/>
        </w:rPr>
        <w:t xml:space="preserve"> </w:t>
      </w:r>
      <w:r w:rsidRPr="003A284C">
        <w:rPr>
          <w:lang w:val="de-DE"/>
        </w:rPr>
        <w:t>(</w:t>
      </w:r>
      <w:r w:rsidR="00E67077" w:rsidRPr="003A284C">
        <w:rPr>
          <w:lang w:val="de-DE"/>
        </w:rPr>
        <w:t>2013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lastRenderedPageBreak/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</w:t>
      </w:r>
      <w:proofErr w:type="gramStart"/>
      <w:r w:rsidR="005A6E36" w:rsidRPr="00661504">
        <w:rPr>
          <w:lang w:val="en-CA"/>
        </w:rPr>
        <w:t>research</w:t>
      </w:r>
      <w:proofErr w:type="gramEnd"/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9D86BE0" w14:textId="5AAD87C6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1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2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2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 xml:space="preserve">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3" w:name="_Hlk61029797"/>
      <w:bookmarkEnd w:id="31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3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17121D">
        <w:rPr>
          <w:u w:val="single"/>
          <w:lang w:val="de-DE"/>
        </w:rPr>
        <w:t>Santos, H. C.</w:t>
      </w:r>
      <w:r w:rsidRPr="0017121D">
        <w:rPr>
          <w:lang w:val="de-DE"/>
        </w:rPr>
        <w:t>,</w:t>
      </w:r>
      <w:r w:rsidRPr="0017121D">
        <w:rPr>
          <w:b/>
          <w:lang w:val="de-DE"/>
        </w:rPr>
        <w:t xml:space="preserve"> </w:t>
      </w:r>
      <w:r w:rsidRPr="0017121D">
        <w:rPr>
          <w:lang w:val="de-DE"/>
        </w:rPr>
        <w:t xml:space="preserve">Varnum, M. E.W. &amp; </w:t>
      </w:r>
      <w:r w:rsidRPr="0017121D">
        <w:rPr>
          <w:b/>
          <w:lang w:val="de-DE"/>
        </w:rPr>
        <w:t>Grossmann, I.</w:t>
      </w:r>
      <w:r w:rsidRPr="0017121D">
        <w:rPr>
          <w:lang w:val="de-DE"/>
        </w:rPr>
        <w:t xml:space="preserve"> (</w:t>
      </w:r>
      <w:r w:rsidR="00A3320B" w:rsidRPr="0017121D">
        <w:rPr>
          <w:lang w:val="de-DE"/>
        </w:rPr>
        <w:t>2019</w:t>
      </w:r>
      <w:r w:rsidRPr="0017121D">
        <w:rPr>
          <w:lang w:val="de-DE"/>
        </w:rPr>
        <w:t xml:space="preserve">). </w:t>
      </w:r>
      <w:r w:rsidRPr="00661504">
        <w:rPr>
          <w:lang w:val="en-CA"/>
        </w:rPr>
        <w:t xml:space="preserve">Culture, </w:t>
      </w:r>
      <w:proofErr w:type="gramStart"/>
      <w:r w:rsidRPr="00661504">
        <w:rPr>
          <w:lang w:val="en-CA"/>
        </w:rPr>
        <w:t>cognition</w:t>
      </w:r>
      <w:proofErr w:type="gramEnd"/>
      <w:r w:rsidRPr="00661504">
        <w:rPr>
          <w:lang w:val="en-CA"/>
        </w:rPr>
        <w:t xml:space="preserve">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17121D">
        <w:rPr>
          <w:b/>
          <w:lang w:val="de-DE"/>
        </w:rPr>
        <w:t xml:space="preserve">Grossmann, I. </w:t>
      </w:r>
      <w:r w:rsidRPr="0017121D">
        <w:rPr>
          <w:lang w:val="de-DE"/>
        </w:rPr>
        <w:t xml:space="preserve">&amp; </w:t>
      </w:r>
      <w:r w:rsidRPr="0017121D">
        <w:rPr>
          <w:u w:val="single"/>
          <w:lang w:val="de-DE"/>
        </w:rPr>
        <w:t>Santos, H. C</w:t>
      </w:r>
      <w:r w:rsidRPr="0017121D">
        <w:rPr>
          <w:lang w:val="de-DE"/>
        </w:rPr>
        <w:t>.</w:t>
      </w:r>
      <w:r w:rsidRPr="0017121D">
        <w:rPr>
          <w:b/>
          <w:lang w:val="de-DE"/>
        </w:rPr>
        <w:t xml:space="preserve"> </w:t>
      </w:r>
      <w:r w:rsidRPr="0017121D">
        <w:rPr>
          <w:lang w:val="de-DE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 xml:space="preserve">Encyclopedia of </w:t>
      </w:r>
      <w:proofErr w:type="gramStart"/>
      <w:r w:rsidRPr="00661504">
        <w:rPr>
          <w:i/>
          <w:lang w:val="en-CA"/>
        </w:rPr>
        <w:t>Personality</w:t>
      </w:r>
      <w:proofErr w:type="gramEnd"/>
      <w:r w:rsidRPr="00661504">
        <w:rPr>
          <w:i/>
          <w:lang w:val="en-CA"/>
        </w:rPr>
        <w:t xml:space="preserve">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47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4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5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6" w:name="_Hlk46853166"/>
      <w:bookmarkEnd w:id="34"/>
      <w:bookmarkEnd w:id="35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8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9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0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1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2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3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8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8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Eibach, R. P. (2020, January). </w:t>
      </w:r>
      <w:hyperlink r:id="rId54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5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6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2F64203B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0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975EF1">
        <w:trPr>
          <w:trHeight w:val="216"/>
        </w:trPr>
        <w:tc>
          <w:tcPr>
            <w:tcW w:w="990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80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4B7315" w:rsidRPr="00661504" w14:paraId="08AA1C9B" w14:textId="77777777" w:rsidTr="00975EF1">
        <w:tc>
          <w:tcPr>
            <w:tcW w:w="990" w:type="dxa"/>
          </w:tcPr>
          <w:p w14:paraId="68E161F8" w14:textId="3F8AFB9C" w:rsidR="004B7315" w:rsidRDefault="004B731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80" w:type="dxa"/>
          </w:tcPr>
          <w:p w14:paraId="297856E3" w14:textId="240E6AC5" w:rsidR="004B7315" w:rsidRPr="00661504" w:rsidRDefault="004B7315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AA2016" w:rsidRPr="00AA2016">
              <w:rPr>
                <w:lang w:val="en-CA"/>
              </w:rPr>
              <w:t>Interdisciplinary Affective Science Lab</w:t>
            </w:r>
          </w:p>
        </w:tc>
      </w:tr>
      <w:tr w:rsidR="00DA24C6" w:rsidRPr="00661504" w14:paraId="5712C3DC" w14:textId="77777777" w:rsidTr="00975EF1">
        <w:tc>
          <w:tcPr>
            <w:tcW w:w="990" w:type="dxa"/>
          </w:tcPr>
          <w:p w14:paraId="64F745D0" w14:textId="714C32CF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7D3E38B7" w14:textId="04FE25F9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DA24C6" w:rsidRPr="00661504" w14:paraId="6EB4638B" w14:textId="77777777" w:rsidTr="00975EF1">
        <w:tc>
          <w:tcPr>
            <w:tcW w:w="990" w:type="dxa"/>
          </w:tcPr>
          <w:p w14:paraId="5280EE9E" w14:textId="64C28788" w:rsidR="00DA24C6" w:rsidRDefault="00DA24C6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80" w:type="dxa"/>
          </w:tcPr>
          <w:p w14:paraId="374F0D0C" w14:textId="07B470C0" w:rsidR="00DA24C6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9414F3" w:rsidRPr="00661504" w14:paraId="20B81830" w14:textId="77777777" w:rsidTr="00975EF1">
        <w:tc>
          <w:tcPr>
            <w:tcW w:w="990" w:type="dxa"/>
          </w:tcPr>
          <w:p w14:paraId="0429951E" w14:textId="72F18A8A" w:rsidR="009414F3" w:rsidRDefault="009414F3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4A4A5552" w14:textId="6DDD5A58" w:rsidR="009414F3" w:rsidRPr="00990F7E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="009414F3">
              <w:rPr>
                <w:lang w:val="en-CA"/>
              </w:rPr>
              <w:t>SPAM – Social-Personality, Affective Science Meeting</w:t>
            </w:r>
          </w:p>
        </w:tc>
      </w:tr>
      <w:tr w:rsidR="005B493E" w:rsidRPr="00661504" w14:paraId="71E621BC" w14:textId="77777777" w:rsidTr="00975EF1">
        <w:tc>
          <w:tcPr>
            <w:tcW w:w="990" w:type="dxa"/>
          </w:tcPr>
          <w:p w14:paraId="0F0ACC49" w14:textId="57493E8B" w:rsidR="005B493E" w:rsidRDefault="005B493E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80" w:type="dxa"/>
          </w:tcPr>
          <w:p w14:paraId="2C4BC58B" w14:textId="35EEE268" w:rsidR="005B493E" w:rsidRPr="006C34EB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="00990F7E" w:rsidRPr="00990F7E">
              <w:rPr>
                <w:lang w:val="en-CA"/>
              </w:rPr>
              <w:t xml:space="preserve">SFB F63 </w:t>
            </w:r>
            <w:r w:rsidR="00990F7E">
              <w:rPr>
                <w:lang w:val="en-CA"/>
              </w:rPr>
              <w:t>“</w:t>
            </w:r>
            <w:r w:rsidR="00990F7E" w:rsidRPr="00990F7E">
              <w:rPr>
                <w:lang w:val="en-CA"/>
              </w:rPr>
              <w:t>Credence Goods, Incentives and Behavior</w:t>
            </w:r>
            <w:r w:rsidR="00990F7E">
              <w:rPr>
                <w:lang w:val="en-CA"/>
              </w:rPr>
              <w:t>”</w:t>
            </w:r>
            <w:r w:rsidR="00990F7E" w:rsidRPr="00990F7E">
              <w:rPr>
                <w:lang w:val="en-CA"/>
              </w:rPr>
              <w:t xml:space="preserve"> Research Seminar</w:t>
            </w:r>
            <w:r w:rsidR="00990F7E">
              <w:rPr>
                <w:lang w:val="en-CA"/>
              </w:rPr>
              <w:t xml:space="preserve">, </w:t>
            </w:r>
          </w:p>
        </w:tc>
      </w:tr>
      <w:tr w:rsidR="006C34EB" w:rsidRPr="00661504" w14:paraId="53C2C8E0" w14:textId="77777777" w:rsidTr="00975EF1">
        <w:tc>
          <w:tcPr>
            <w:tcW w:w="990" w:type="dxa"/>
          </w:tcPr>
          <w:p w14:paraId="1EF861F2" w14:textId="4ADD39C3" w:rsidR="006C34EB" w:rsidRPr="00661504" w:rsidRDefault="006C34EB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80" w:type="dxa"/>
          </w:tcPr>
          <w:p w14:paraId="39D24C38" w14:textId="5EC305F0" w:rsidR="006C34EB" w:rsidRPr="00661504" w:rsidRDefault="006C34EB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="0021759C" w:rsidRPr="0021759C">
              <w:rPr>
                <w:lang w:val="en-CA"/>
              </w:rPr>
              <w:t>Casablanca</w:t>
            </w:r>
            <w:r w:rsidR="0021759C">
              <w:rPr>
                <w:lang w:val="en-CA"/>
              </w:rPr>
              <w:t>, Morocco</w:t>
            </w:r>
          </w:p>
        </w:tc>
      </w:tr>
      <w:tr w:rsidR="00E136C1" w:rsidRPr="00661504" w14:paraId="38E40C3B" w14:textId="77777777" w:rsidTr="00975EF1">
        <w:tc>
          <w:tcPr>
            <w:tcW w:w="990" w:type="dxa"/>
          </w:tcPr>
          <w:p w14:paraId="3A87C70A" w14:textId="606243BC" w:rsidR="00E136C1" w:rsidRPr="00661504" w:rsidRDefault="00E136C1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80" w:type="dxa"/>
          </w:tcPr>
          <w:p w14:paraId="05EB8F45" w14:textId="6F0F5FF6" w:rsidR="00E136C1" w:rsidRPr="00661504" w:rsidRDefault="00E136C1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566BAC" w:rsidRPr="00661504" w14:paraId="42DFDC0A" w14:textId="77777777" w:rsidTr="00975EF1">
        <w:tc>
          <w:tcPr>
            <w:tcW w:w="990" w:type="dxa"/>
          </w:tcPr>
          <w:p w14:paraId="6F5EFAC0" w14:textId="46176E80" w:rsidR="00566BAC" w:rsidRPr="00661504" w:rsidRDefault="00566BAC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80" w:type="dxa"/>
          </w:tcPr>
          <w:p w14:paraId="29C698C7" w14:textId="1BA6CF5A" w:rsidR="00566BAC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0000B5" w:rsidRPr="00661504" w14:paraId="64F3CE47" w14:textId="77777777" w:rsidTr="00975EF1">
        <w:tc>
          <w:tcPr>
            <w:tcW w:w="990" w:type="dxa"/>
          </w:tcPr>
          <w:p w14:paraId="2E5B2392" w14:textId="295D8F5C" w:rsidR="000000B5" w:rsidRPr="00661504" w:rsidRDefault="000000B5" w:rsidP="000000B5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80" w:type="dxa"/>
          </w:tcPr>
          <w:p w14:paraId="79705182" w14:textId="227FB7FE" w:rsidR="000000B5" w:rsidRPr="00661504" w:rsidRDefault="00DA24C6" w:rsidP="000000B5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="00EC645E"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E745F6" w:rsidRPr="00661504" w14:paraId="385F1100" w14:textId="77777777" w:rsidTr="00975EF1">
        <w:tc>
          <w:tcPr>
            <w:tcW w:w="990" w:type="dxa"/>
          </w:tcPr>
          <w:p w14:paraId="5930CB69" w14:textId="5FFCA270" w:rsidR="00E745F6" w:rsidRPr="00661504" w:rsidRDefault="00E745F6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80" w:type="dxa"/>
          </w:tcPr>
          <w:p w14:paraId="3FF86C49" w14:textId="0049201A" w:rsidR="00E745F6" w:rsidRPr="00661504" w:rsidRDefault="00E745F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 w:rsidR="00DA24C6">
              <w:rPr>
                <w:lang w:val="en-CA"/>
              </w:rPr>
              <w:t xml:space="preserve">, </w:t>
            </w:r>
            <w:r w:rsidR="00DA24C6" w:rsidRPr="00661504">
              <w:rPr>
                <w:lang w:val="en-CA"/>
              </w:rPr>
              <w:t>Graduate Colloquium</w:t>
            </w:r>
          </w:p>
        </w:tc>
      </w:tr>
      <w:tr w:rsidR="00E3041C" w:rsidRPr="00661504" w14:paraId="169EB99B" w14:textId="77777777" w:rsidTr="00975EF1">
        <w:tc>
          <w:tcPr>
            <w:tcW w:w="990" w:type="dxa"/>
          </w:tcPr>
          <w:p w14:paraId="34D8F22E" w14:textId="42A1BDE2" w:rsidR="00E3041C" w:rsidRPr="00661504" w:rsidRDefault="00E3041C" w:rsidP="00E3041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01CFA94E" w14:textId="2856BFC9" w:rsidR="00E3041C" w:rsidRPr="00661504" w:rsidRDefault="00DA24C6" w:rsidP="00E3041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="00E3041C" w:rsidRPr="00661504">
              <w:rPr>
                <w:lang w:val="en-CA"/>
              </w:rPr>
              <w:t>Doctoral Colloquium</w:t>
            </w:r>
          </w:p>
        </w:tc>
      </w:tr>
      <w:tr w:rsidR="00673393" w:rsidRPr="00661504" w14:paraId="17988DEC" w14:textId="77777777" w:rsidTr="00975EF1">
        <w:tc>
          <w:tcPr>
            <w:tcW w:w="990" w:type="dxa"/>
          </w:tcPr>
          <w:p w14:paraId="3F70F791" w14:textId="5497F069" w:rsidR="00673393" w:rsidRPr="00661504" w:rsidRDefault="00673393" w:rsidP="00673393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39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6BD64EC3" w14:textId="43ADFFED" w:rsidR="00673393" w:rsidRPr="00661504" w:rsidRDefault="00DA24C6" w:rsidP="0067339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="00673393" w:rsidRPr="00661504">
              <w:rPr>
                <w:lang w:val="en-CA"/>
              </w:rPr>
              <w:t xml:space="preserve">Department of Psychology </w:t>
            </w:r>
          </w:p>
        </w:tc>
      </w:tr>
      <w:bookmarkEnd w:id="39"/>
      <w:tr w:rsidR="007571BB" w:rsidRPr="00661504" w14:paraId="634735B3" w14:textId="77777777" w:rsidTr="00975EF1">
        <w:tc>
          <w:tcPr>
            <w:tcW w:w="990" w:type="dxa"/>
          </w:tcPr>
          <w:p w14:paraId="669198E3" w14:textId="0F6A9AEC" w:rsidR="007571BB" w:rsidRPr="00661504" w:rsidRDefault="007571BB" w:rsidP="007571BB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7AA33C24" w14:textId="0CD7F123" w:rsidR="007571BB" w:rsidRPr="00661504" w:rsidRDefault="007571BB" w:rsidP="007571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liam James Center for Research, ISPA – Instituto </w:t>
            </w:r>
            <w:proofErr w:type="spellStart"/>
            <w:r w:rsidRPr="00661504">
              <w:rPr>
                <w:lang w:val="en-CA"/>
              </w:rPr>
              <w:t>Universitário</w:t>
            </w:r>
            <w:proofErr w:type="spellEnd"/>
            <w:r w:rsidRPr="00661504">
              <w:rPr>
                <w:lang w:val="en-CA"/>
              </w:rPr>
              <w:t>, Portugal</w:t>
            </w:r>
          </w:p>
        </w:tc>
      </w:tr>
      <w:tr w:rsidR="006B48F4" w:rsidRPr="00661504" w14:paraId="570B5251" w14:textId="77777777" w:rsidTr="00975EF1">
        <w:tc>
          <w:tcPr>
            <w:tcW w:w="990" w:type="dxa"/>
          </w:tcPr>
          <w:p w14:paraId="0551DDE0" w14:textId="7EB338CB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30B97D5E" w14:textId="3C96B257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6B48F4" w:rsidRPr="00661504" w14:paraId="0E53A8F5" w14:textId="77777777" w:rsidTr="00975EF1">
        <w:tc>
          <w:tcPr>
            <w:tcW w:w="990" w:type="dxa"/>
          </w:tcPr>
          <w:p w14:paraId="4F372D09" w14:textId="7C449156" w:rsidR="006B48F4" w:rsidRPr="00661504" w:rsidRDefault="006B48F4" w:rsidP="006B48F4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80" w:type="dxa"/>
          </w:tcPr>
          <w:p w14:paraId="12C79960" w14:textId="6D88995C" w:rsidR="006B48F4" w:rsidRPr="00661504" w:rsidRDefault="006B48F4" w:rsidP="006B48F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36439C" w:rsidRPr="00661504" w14:paraId="251BE1E9" w14:textId="77777777" w:rsidTr="00975EF1">
        <w:tc>
          <w:tcPr>
            <w:tcW w:w="990" w:type="dxa"/>
          </w:tcPr>
          <w:p w14:paraId="67A28657" w14:textId="0C2F86D6" w:rsidR="0036439C" w:rsidRPr="00661504" w:rsidRDefault="0036439C" w:rsidP="0036439C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6108AE84" w14:textId="7081517B" w:rsidR="0036439C" w:rsidRPr="00661504" w:rsidRDefault="0036439C" w:rsidP="0036439C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F82A2C" w:rsidRPr="00661504" w14:paraId="1AAD86B0" w14:textId="77777777" w:rsidTr="00975EF1">
        <w:tc>
          <w:tcPr>
            <w:tcW w:w="990" w:type="dxa"/>
          </w:tcPr>
          <w:p w14:paraId="557A5555" w14:textId="4A25A853" w:rsidR="00F82A2C" w:rsidRPr="00661504" w:rsidRDefault="00F82A2C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80" w:type="dxa"/>
          </w:tcPr>
          <w:p w14:paraId="5128861A" w14:textId="2178928D" w:rsidR="00F82A2C" w:rsidRPr="00661504" w:rsidRDefault="00F82A2C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7E75D9" w:rsidRPr="00661504" w14:paraId="524A5501" w14:textId="77777777" w:rsidTr="00975EF1">
        <w:tc>
          <w:tcPr>
            <w:tcW w:w="990" w:type="dxa"/>
          </w:tcPr>
          <w:p w14:paraId="203C9D66" w14:textId="75739999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80" w:type="dxa"/>
          </w:tcPr>
          <w:p w14:paraId="506F20CE" w14:textId="7CF1079E" w:rsidR="007E75D9" w:rsidRPr="00661504" w:rsidRDefault="007E75D9" w:rsidP="007E75D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7E75D9" w:rsidRPr="00661504" w14:paraId="6732A3BB" w14:textId="77777777" w:rsidTr="00975EF1">
        <w:tc>
          <w:tcPr>
            <w:tcW w:w="990" w:type="dxa"/>
          </w:tcPr>
          <w:p w14:paraId="6DE374EC" w14:textId="16712B17" w:rsidR="007E75D9" w:rsidRPr="00661504" w:rsidRDefault="007E75D9" w:rsidP="007E75D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80" w:type="dxa"/>
          </w:tcPr>
          <w:p w14:paraId="4A0970A1" w14:textId="6E784161" w:rsidR="007E75D9" w:rsidRPr="00661504" w:rsidRDefault="007E75D9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1B6E" w:rsidRPr="00661504" w14:paraId="6CB2499C" w14:textId="77777777" w:rsidTr="00975EF1">
        <w:tc>
          <w:tcPr>
            <w:tcW w:w="990" w:type="dxa"/>
          </w:tcPr>
          <w:p w14:paraId="5FD451CF" w14:textId="068506EA" w:rsidR="00251B6E" w:rsidRPr="00661504" w:rsidRDefault="00251B6E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80" w:type="dxa"/>
          </w:tcPr>
          <w:p w14:paraId="6F5360B7" w14:textId="1B076E30" w:rsidR="00251B6E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 xml:space="preserve">Stanford University, </w:t>
            </w:r>
            <w:r w:rsidR="00251B6E" w:rsidRPr="00661504">
              <w:rPr>
                <w:lang w:val="en-CA"/>
              </w:rPr>
              <w:t>Social Psychology Colloquium</w:t>
            </w:r>
          </w:p>
        </w:tc>
      </w:tr>
      <w:tr w:rsidR="00D32D0A" w:rsidRPr="00661504" w14:paraId="7A1634C5" w14:textId="77777777" w:rsidTr="00975EF1">
        <w:trPr>
          <w:trHeight w:val="342"/>
        </w:trPr>
        <w:tc>
          <w:tcPr>
            <w:tcW w:w="990" w:type="dxa"/>
          </w:tcPr>
          <w:p w14:paraId="5E5667DB" w14:textId="4677B947" w:rsidR="00D32D0A" w:rsidRPr="00661504" w:rsidRDefault="00D32D0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80" w:type="dxa"/>
          </w:tcPr>
          <w:p w14:paraId="33DB2B3B" w14:textId="485D218E" w:rsidR="00D32D0A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Bielefeld, Germany, </w:t>
            </w:r>
            <w:r w:rsidR="00D32D0A" w:rsidRPr="00661504">
              <w:rPr>
                <w:lang w:val="en-CA"/>
              </w:rPr>
              <w:t>“Religious Change” Workshop of the Bielefeld – Chattanooga Research group</w:t>
            </w:r>
          </w:p>
        </w:tc>
      </w:tr>
      <w:tr w:rsidR="00DE1C52" w:rsidRPr="00661504" w14:paraId="20029A81" w14:textId="77777777" w:rsidTr="00975EF1">
        <w:tc>
          <w:tcPr>
            <w:tcW w:w="990" w:type="dxa"/>
          </w:tcPr>
          <w:p w14:paraId="6E694DC3" w14:textId="6B1176F1" w:rsidR="00DE1C52" w:rsidRPr="00661504" w:rsidRDefault="00DE1C52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8D9363D" w14:textId="06FC9091" w:rsidR="00DE1C52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AA7304" w:rsidRPr="00661504" w14:paraId="4CC26B54" w14:textId="77777777" w:rsidTr="00975EF1">
        <w:tc>
          <w:tcPr>
            <w:tcW w:w="990" w:type="dxa"/>
          </w:tcPr>
          <w:p w14:paraId="6BC8DCC3" w14:textId="0913D10E" w:rsidR="00AA7304" w:rsidRPr="00661504" w:rsidRDefault="00AA730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13CA238C" w14:textId="0DBDD5EF" w:rsidR="00AA7304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</w:t>
            </w:r>
            <w:r w:rsidR="00AA7304" w:rsidRPr="00661504">
              <w:rPr>
                <w:lang w:val="en-CA"/>
              </w:rPr>
              <w:t xml:space="preserve"> Institute of Complexity &amp; Innovation</w:t>
            </w:r>
          </w:p>
        </w:tc>
      </w:tr>
      <w:tr w:rsidR="00591CC5" w:rsidRPr="00661504" w14:paraId="122EFE99" w14:textId="77777777" w:rsidTr="00975EF1">
        <w:tc>
          <w:tcPr>
            <w:tcW w:w="990" w:type="dxa"/>
          </w:tcPr>
          <w:p w14:paraId="61D21697" w14:textId="28699B7E" w:rsidR="00591CC5" w:rsidRPr="00661504" w:rsidRDefault="00591CC5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80" w:type="dxa"/>
          </w:tcPr>
          <w:p w14:paraId="53B998FD" w14:textId="7C5E6155" w:rsidR="00591CC5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Harvard University, </w:t>
            </w:r>
            <w:r w:rsidR="00591CC5" w:rsidRPr="00661504">
              <w:rPr>
                <w:lang w:val="en-CA"/>
              </w:rPr>
              <w:t>Social Psychology Colloquium</w:t>
            </w:r>
          </w:p>
        </w:tc>
      </w:tr>
      <w:tr w:rsidR="00A92D5D" w:rsidRPr="00661504" w14:paraId="7A6AF769" w14:textId="77777777" w:rsidTr="00975EF1">
        <w:tc>
          <w:tcPr>
            <w:tcW w:w="990" w:type="dxa"/>
          </w:tcPr>
          <w:p w14:paraId="58D2B166" w14:textId="126FB026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61029924"/>
            <w:bookmarkEnd w:id="36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80" w:type="dxa"/>
          </w:tcPr>
          <w:p w14:paraId="25EC6EFF" w14:textId="061E67FF" w:rsidR="00A92D5D" w:rsidRPr="00661504" w:rsidRDefault="00000000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7" w:history="1">
              <w:r w:rsidR="00EF54DC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A92D5D" w:rsidRPr="00661504" w14:paraId="0F573EA4" w14:textId="77777777" w:rsidTr="00975EF1">
        <w:tc>
          <w:tcPr>
            <w:tcW w:w="990" w:type="dxa"/>
          </w:tcPr>
          <w:p w14:paraId="130F455A" w14:textId="2260889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80" w:type="dxa"/>
          </w:tcPr>
          <w:p w14:paraId="4BE445D1" w14:textId="29527837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 xml:space="preserve">COVID-19 Survey Research Working Group </w:t>
            </w:r>
          </w:p>
        </w:tc>
      </w:tr>
      <w:tr w:rsidR="00A92D5D" w:rsidRPr="00661504" w14:paraId="134665D9" w14:textId="77777777" w:rsidTr="00975EF1">
        <w:tc>
          <w:tcPr>
            <w:tcW w:w="990" w:type="dxa"/>
          </w:tcPr>
          <w:p w14:paraId="405887A2" w14:textId="454D3DB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80" w:type="dxa"/>
          </w:tcPr>
          <w:p w14:paraId="1F582313" w14:textId="7B336D2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Oxford, </w:t>
            </w:r>
            <w:r w:rsidR="00A92D5D" w:rsidRPr="00661504">
              <w:rPr>
                <w:lang w:val="en-CA"/>
              </w:rPr>
              <w:t>Oxford Character Project</w:t>
            </w:r>
          </w:p>
        </w:tc>
      </w:tr>
      <w:tr w:rsidR="00A92D5D" w:rsidRPr="00661504" w14:paraId="610F8D6C" w14:textId="77777777" w:rsidTr="00975EF1">
        <w:tc>
          <w:tcPr>
            <w:tcW w:w="990" w:type="dxa"/>
          </w:tcPr>
          <w:p w14:paraId="54548C2A" w14:textId="5AD9B4D4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80" w:type="dxa"/>
          </w:tcPr>
          <w:p w14:paraId="4A9213D4" w14:textId="5F48F6A5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North Carolina, Greensboro, </w:t>
            </w:r>
            <w:r w:rsidR="00A92D5D" w:rsidRPr="00661504">
              <w:rPr>
                <w:lang w:val="en-CA"/>
              </w:rPr>
              <w:t>Hard Data Café (psychology department colloquium)</w:t>
            </w:r>
          </w:p>
        </w:tc>
      </w:tr>
      <w:bookmarkEnd w:id="40"/>
      <w:tr w:rsidR="00A92D5D" w:rsidRPr="00661504" w14:paraId="78639131" w14:textId="77777777" w:rsidTr="00975EF1">
        <w:tc>
          <w:tcPr>
            <w:tcW w:w="990" w:type="dxa"/>
          </w:tcPr>
          <w:p w14:paraId="08CB5C15" w14:textId="3C87581B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9</w:t>
            </w:r>
          </w:p>
        </w:tc>
        <w:tc>
          <w:tcPr>
            <w:tcW w:w="9180" w:type="dxa"/>
          </w:tcPr>
          <w:p w14:paraId="7C984387" w14:textId="64D58D70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A92D5D" w:rsidRPr="00661504" w14:paraId="5470E39F" w14:textId="77777777" w:rsidTr="00975EF1">
        <w:tc>
          <w:tcPr>
            <w:tcW w:w="990" w:type="dxa"/>
          </w:tcPr>
          <w:p w14:paraId="5C4FED1E" w14:textId="7E70A9ED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014879AF" w14:textId="746F4A14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Higher School of Economics, Moscow, </w:t>
            </w:r>
            <w:r w:rsidR="00A92D5D" w:rsidRPr="00661504">
              <w:rPr>
                <w:bCs/>
                <w:lang w:val="en-CA"/>
              </w:rPr>
              <w:t>School of Psychology</w:t>
            </w:r>
            <w:r w:rsidRPr="00661504">
              <w:rPr>
                <w:bCs/>
                <w:lang w:val="en-CA"/>
              </w:rPr>
              <w:t xml:space="preserve"> Colloquium</w:t>
            </w:r>
          </w:p>
        </w:tc>
      </w:tr>
      <w:tr w:rsidR="00A92D5D" w:rsidRPr="00661504" w14:paraId="102340F9" w14:textId="77777777" w:rsidTr="00975EF1">
        <w:tc>
          <w:tcPr>
            <w:tcW w:w="990" w:type="dxa"/>
          </w:tcPr>
          <w:p w14:paraId="62B60A7F" w14:textId="507B2EBE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80" w:type="dxa"/>
          </w:tcPr>
          <w:p w14:paraId="7CBD95A8" w14:textId="49DD2966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oscow Psychological Pedagogical University, </w:t>
            </w:r>
            <w:r w:rsidR="00A92D5D" w:rsidRPr="00661504">
              <w:rPr>
                <w:bCs/>
                <w:lang w:val="en-CA"/>
              </w:rPr>
              <w:t>University-wide lecture</w:t>
            </w:r>
          </w:p>
        </w:tc>
      </w:tr>
      <w:tr w:rsidR="00A92D5D" w:rsidRPr="00661504" w14:paraId="36DD035A" w14:textId="77777777" w:rsidTr="00975EF1">
        <w:tc>
          <w:tcPr>
            <w:tcW w:w="990" w:type="dxa"/>
          </w:tcPr>
          <w:p w14:paraId="79F3BC0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80" w:type="dxa"/>
          </w:tcPr>
          <w:p w14:paraId="100C8361" w14:textId="10D22292" w:rsidR="00A92D5D" w:rsidRPr="00661504" w:rsidRDefault="00EF54DC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Birmingham, </w:t>
            </w:r>
            <w:r w:rsidR="00A92D5D" w:rsidRPr="00661504">
              <w:rPr>
                <w:bCs/>
                <w:lang w:val="en-CA"/>
              </w:rPr>
              <w:t xml:space="preserve">The Jubilee Centre for </w:t>
            </w:r>
            <w:proofErr w:type="gramStart"/>
            <w:r w:rsidR="00A92D5D" w:rsidRPr="00661504">
              <w:rPr>
                <w:bCs/>
                <w:lang w:val="en-CA"/>
              </w:rPr>
              <w:t>Character</w:t>
            </w:r>
            <w:proofErr w:type="gramEnd"/>
            <w:r w:rsidR="00A92D5D" w:rsidRPr="00661504">
              <w:rPr>
                <w:bCs/>
                <w:lang w:val="en-CA"/>
              </w:rPr>
              <w:t xml:space="preserve"> and Virtues</w:t>
            </w:r>
          </w:p>
        </w:tc>
      </w:tr>
      <w:tr w:rsidR="00A92D5D" w:rsidRPr="00661504" w14:paraId="2F74616D" w14:textId="77777777" w:rsidTr="00975EF1">
        <w:tc>
          <w:tcPr>
            <w:tcW w:w="990" w:type="dxa"/>
          </w:tcPr>
          <w:p w14:paraId="61322C7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80" w:type="dxa"/>
          </w:tcPr>
          <w:p w14:paraId="7ABD7C7F" w14:textId="3DD7A8A8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 </w:t>
            </w:r>
            <w:r w:rsidR="00A92D5D" w:rsidRPr="00661504">
              <w:rPr>
                <w:lang w:val="en-CA"/>
              </w:rPr>
              <w:t>Institute for Complexity and Innovation</w:t>
            </w:r>
          </w:p>
        </w:tc>
      </w:tr>
      <w:tr w:rsidR="00A92D5D" w:rsidRPr="00661504" w14:paraId="69D2A114" w14:textId="77777777" w:rsidTr="00975EF1">
        <w:tc>
          <w:tcPr>
            <w:tcW w:w="990" w:type="dxa"/>
          </w:tcPr>
          <w:p w14:paraId="767257B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76365FAA" w14:textId="4E627999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A92D5D" w:rsidRPr="00661504" w14:paraId="0AD3C159" w14:textId="77777777" w:rsidTr="00975EF1">
        <w:tc>
          <w:tcPr>
            <w:tcW w:w="990" w:type="dxa"/>
          </w:tcPr>
          <w:p w14:paraId="7DF7FF2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80" w:type="dxa"/>
          </w:tcPr>
          <w:p w14:paraId="0024D371" w14:textId="770FD90C" w:rsidR="00A92D5D" w:rsidRPr="00661504" w:rsidRDefault="00EF54DC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  <w:r w:rsidRPr="00661504">
              <w:rPr>
                <w:lang w:val="en-CA"/>
              </w:rPr>
              <w:t xml:space="preserve"> Colloquium</w:t>
            </w:r>
          </w:p>
        </w:tc>
      </w:tr>
      <w:tr w:rsidR="00A92D5D" w:rsidRPr="00661504" w14:paraId="4F2E9829" w14:textId="77777777" w:rsidTr="00975EF1">
        <w:tc>
          <w:tcPr>
            <w:tcW w:w="990" w:type="dxa"/>
          </w:tcPr>
          <w:p w14:paraId="50D2470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80" w:type="dxa"/>
          </w:tcPr>
          <w:p w14:paraId="0C841860" w14:textId="4D3EFDAE" w:rsidR="00A92D5D" w:rsidRPr="00661504" w:rsidRDefault="00DD7D1B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</w:t>
            </w:r>
            <w:r w:rsidR="00381C1D" w:rsidRPr="00661504">
              <w:rPr>
                <w:color w:val="000000"/>
                <w:lang w:val="en-CA"/>
              </w:rPr>
              <w:t xml:space="preserve">Germany, </w:t>
            </w:r>
            <w:r w:rsidRPr="00661504">
              <w:rPr>
                <w:color w:val="000000"/>
                <w:lang w:val="en-CA"/>
              </w:rPr>
              <w:t xml:space="preserve">LIFE Program </w:t>
            </w:r>
            <w:r w:rsidR="00A92D5D" w:rsidRPr="00661504">
              <w:rPr>
                <w:color w:val="000000"/>
                <w:lang w:val="en-CA"/>
              </w:rPr>
              <w:t xml:space="preserve">Alumni Award Lecture </w:t>
            </w:r>
          </w:p>
        </w:tc>
      </w:tr>
      <w:tr w:rsidR="00A92D5D" w:rsidRPr="00661504" w14:paraId="6FECB531" w14:textId="77777777" w:rsidTr="00975EF1">
        <w:tc>
          <w:tcPr>
            <w:tcW w:w="990" w:type="dxa"/>
          </w:tcPr>
          <w:p w14:paraId="10494CC1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80" w:type="dxa"/>
          </w:tcPr>
          <w:p w14:paraId="4507B51C" w14:textId="3A6F213C" w:rsidR="00A92D5D" w:rsidRPr="00661504" w:rsidRDefault="00A92D5D" w:rsidP="00A92D5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</w:t>
            </w:r>
            <w:r w:rsidR="00CD3ABA" w:rsidRPr="00661504">
              <w:rPr>
                <w:color w:val="000000"/>
                <w:lang w:val="en-CA"/>
              </w:rPr>
              <w:t>, Departmental Colloquium</w:t>
            </w:r>
          </w:p>
        </w:tc>
      </w:tr>
      <w:tr w:rsidR="00A92D5D" w:rsidRPr="00661504" w14:paraId="7FF4C9D5" w14:textId="77777777" w:rsidTr="00975EF1">
        <w:tc>
          <w:tcPr>
            <w:tcW w:w="990" w:type="dxa"/>
          </w:tcPr>
          <w:p w14:paraId="308C43B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80" w:type="dxa"/>
          </w:tcPr>
          <w:p w14:paraId="545BFD17" w14:textId="7B969DA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rizona State University, </w:t>
            </w:r>
            <w:r w:rsidR="00A92D5D" w:rsidRPr="00661504">
              <w:rPr>
                <w:bCs/>
                <w:lang w:val="en-CA"/>
              </w:rPr>
              <w:t>Department</w:t>
            </w:r>
            <w:r w:rsidRPr="00661504">
              <w:rPr>
                <w:bCs/>
                <w:lang w:val="en-CA"/>
              </w:rPr>
              <w:t>al Colloquium</w:t>
            </w:r>
          </w:p>
        </w:tc>
      </w:tr>
      <w:tr w:rsidR="00A92D5D" w:rsidRPr="00661504" w14:paraId="5AAF44B1" w14:textId="77777777" w:rsidTr="00975EF1">
        <w:tc>
          <w:tcPr>
            <w:tcW w:w="990" w:type="dxa"/>
          </w:tcPr>
          <w:p w14:paraId="7AFDA414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80" w:type="dxa"/>
          </w:tcPr>
          <w:p w14:paraId="34C8FB7C" w14:textId="1DDA47FD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A92D5D" w:rsidRPr="00661504" w14:paraId="30A00AD2" w14:textId="77777777" w:rsidTr="00975EF1">
        <w:tc>
          <w:tcPr>
            <w:tcW w:w="990" w:type="dxa"/>
          </w:tcPr>
          <w:p w14:paraId="19AD2F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80" w:type="dxa"/>
          </w:tcPr>
          <w:p w14:paraId="79A5479E" w14:textId="2BA7CAAC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</w:t>
            </w:r>
            <w:r w:rsidR="00A92D5D" w:rsidRPr="00661504">
              <w:rPr>
                <w:bCs/>
                <w:lang w:val="en-CA"/>
              </w:rPr>
              <w:t xml:space="preserve">Social-Personality Psychology Colloquium </w:t>
            </w:r>
          </w:p>
        </w:tc>
      </w:tr>
      <w:tr w:rsidR="00A92D5D" w:rsidRPr="00661504" w14:paraId="6CF25B58" w14:textId="77777777" w:rsidTr="00975EF1">
        <w:tc>
          <w:tcPr>
            <w:tcW w:w="990" w:type="dxa"/>
          </w:tcPr>
          <w:p w14:paraId="37DDFC6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80" w:type="dxa"/>
          </w:tcPr>
          <w:p w14:paraId="6940703E" w14:textId="2497A1F8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arleton University, </w:t>
            </w:r>
            <w:r w:rsidR="00A92D5D" w:rsidRPr="00661504">
              <w:rPr>
                <w:bCs/>
                <w:lang w:val="en-CA"/>
              </w:rPr>
              <w:t>Social-Personality Psychology Colloquium</w:t>
            </w:r>
          </w:p>
        </w:tc>
      </w:tr>
      <w:tr w:rsidR="00A92D5D" w:rsidRPr="00661504" w14:paraId="17435A4F" w14:textId="77777777" w:rsidTr="00975EF1">
        <w:tc>
          <w:tcPr>
            <w:tcW w:w="990" w:type="dxa"/>
          </w:tcPr>
          <w:p w14:paraId="5FBD06E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80" w:type="dxa"/>
          </w:tcPr>
          <w:p w14:paraId="4756025D" w14:textId="615F611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Scarborough, </w:t>
            </w:r>
            <w:r w:rsidR="00A92D5D" w:rsidRPr="00661504">
              <w:rPr>
                <w:bCs/>
                <w:lang w:val="en-CA"/>
              </w:rPr>
              <w:t>SCARBLAB</w:t>
            </w:r>
            <w:r w:rsidRPr="00661504">
              <w:rPr>
                <w:bCs/>
                <w:lang w:val="en-CA"/>
              </w:rPr>
              <w:t xml:space="preserve"> workshop</w:t>
            </w:r>
          </w:p>
        </w:tc>
      </w:tr>
      <w:tr w:rsidR="00A92D5D" w:rsidRPr="00661504" w14:paraId="075AEA2E" w14:textId="77777777" w:rsidTr="00975EF1">
        <w:tc>
          <w:tcPr>
            <w:tcW w:w="990" w:type="dxa"/>
          </w:tcPr>
          <w:p w14:paraId="355883A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80" w:type="dxa"/>
          </w:tcPr>
          <w:p w14:paraId="6DFDEE39" w14:textId="2A93674B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5D5FAB4" w14:textId="77777777" w:rsidTr="00975EF1">
        <w:tc>
          <w:tcPr>
            <w:tcW w:w="990" w:type="dxa"/>
          </w:tcPr>
          <w:p w14:paraId="66D4CEE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80" w:type="dxa"/>
          </w:tcPr>
          <w:p w14:paraId="04BE7AE8" w14:textId="5A314C2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Cornell University, </w:t>
            </w:r>
            <w:r w:rsidR="00A92D5D" w:rsidRPr="00661504">
              <w:rPr>
                <w:bCs/>
                <w:lang w:val="en-CA"/>
              </w:rPr>
              <w:t>Behavioral Economics &amp; Decision Research (BEDR) Workshop</w:t>
            </w:r>
          </w:p>
        </w:tc>
      </w:tr>
      <w:tr w:rsidR="00A92D5D" w:rsidRPr="00661504" w14:paraId="2724CBFA" w14:textId="77777777" w:rsidTr="00975EF1">
        <w:tc>
          <w:tcPr>
            <w:tcW w:w="990" w:type="dxa"/>
          </w:tcPr>
          <w:p w14:paraId="3C42214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80" w:type="dxa"/>
          </w:tcPr>
          <w:p w14:paraId="3E839EA1" w14:textId="462A929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Toronto, </w:t>
            </w:r>
            <w:r w:rsidR="00DD7D1B" w:rsidRPr="00661504">
              <w:rPr>
                <w:bCs/>
                <w:lang w:val="en-CA"/>
              </w:rPr>
              <w:t>Social Psychology Colloquium (SPRIG)</w:t>
            </w:r>
          </w:p>
        </w:tc>
      </w:tr>
      <w:tr w:rsidR="00A92D5D" w:rsidRPr="00661504" w14:paraId="58D2EB20" w14:textId="77777777" w:rsidTr="00975EF1">
        <w:tc>
          <w:tcPr>
            <w:tcW w:w="990" w:type="dxa"/>
          </w:tcPr>
          <w:p w14:paraId="054B84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80" w:type="dxa"/>
          </w:tcPr>
          <w:p w14:paraId="66E186D4" w14:textId="6D7DB460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Heidelberg, German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60CE57FC" w14:textId="77777777" w:rsidTr="00975EF1">
        <w:tc>
          <w:tcPr>
            <w:tcW w:w="990" w:type="dxa"/>
          </w:tcPr>
          <w:p w14:paraId="44BFCE4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80" w:type="dxa"/>
          </w:tcPr>
          <w:p w14:paraId="754CB14B" w14:textId="187797EA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alifornia, San Diego, </w:t>
            </w:r>
            <w:r w:rsidR="00A92D5D" w:rsidRPr="00661504">
              <w:rPr>
                <w:bCs/>
                <w:lang w:val="en-CA"/>
              </w:rPr>
              <w:t>Stein Institute for Research on Aging</w:t>
            </w:r>
          </w:p>
        </w:tc>
      </w:tr>
      <w:tr w:rsidR="00A92D5D" w:rsidRPr="00661504" w14:paraId="78B73C18" w14:textId="77777777" w:rsidTr="00975EF1">
        <w:tc>
          <w:tcPr>
            <w:tcW w:w="990" w:type="dxa"/>
          </w:tcPr>
          <w:p w14:paraId="5093955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80" w:type="dxa"/>
          </w:tcPr>
          <w:p w14:paraId="3C42C02D" w14:textId="6FC5B0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Chicago, </w:t>
            </w:r>
            <w:r w:rsidR="00A92D5D" w:rsidRPr="00661504">
              <w:rPr>
                <w:bCs/>
                <w:lang w:val="en-CA"/>
              </w:rPr>
              <w:t>Center for Practical Wisdom</w:t>
            </w:r>
          </w:p>
        </w:tc>
      </w:tr>
      <w:tr w:rsidR="00A92D5D" w:rsidRPr="00661504" w14:paraId="27AF402C" w14:textId="77777777" w:rsidTr="00975EF1">
        <w:tc>
          <w:tcPr>
            <w:tcW w:w="990" w:type="dxa"/>
          </w:tcPr>
          <w:p w14:paraId="5444E48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80" w:type="dxa"/>
          </w:tcPr>
          <w:p w14:paraId="29B316ED" w14:textId="062D3A26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Queen’s University, </w:t>
            </w:r>
            <w:r w:rsidR="00DD7D1B" w:rsidRPr="00661504">
              <w:rPr>
                <w:bCs/>
                <w:lang w:val="en-CA"/>
              </w:rPr>
              <w:t>Social Psychology Colloquium</w:t>
            </w:r>
          </w:p>
        </w:tc>
      </w:tr>
      <w:tr w:rsidR="00A92D5D" w:rsidRPr="00661504" w14:paraId="18E60C3C" w14:textId="77777777" w:rsidTr="00975EF1">
        <w:tc>
          <w:tcPr>
            <w:tcW w:w="990" w:type="dxa"/>
          </w:tcPr>
          <w:p w14:paraId="77FF989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80" w:type="dxa"/>
          </w:tcPr>
          <w:p w14:paraId="6D26061C" w14:textId="5F0D3103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Brock University, </w:t>
            </w:r>
            <w:r w:rsidR="00A92D5D" w:rsidRPr="00661504">
              <w:rPr>
                <w:bCs/>
                <w:lang w:val="en-CA"/>
              </w:rPr>
              <w:t>Department of Psychology</w:t>
            </w:r>
          </w:p>
        </w:tc>
      </w:tr>
      <w:tr w:rsidR="00A92D5D" w:rsidRPr="00661504" w14:paraId="1209A8BD" w14:textId="77777777" w:rsidTr="00975EF1">
        <w:tc>
          <w:tcPr>
            <w:tcW w:w="990" w:type="dxa"/>
          </w:tcPr>
          <w:p w14:paraId="69B9A0B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80" w:type="dxa"/>
          </w:tcPr>
          <w:p w14:paraId="573B5DE5" w14:textId="05C00252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Zurich, Switzerland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064EA510" w14:textId="77777777" w:rsidTr="00975EF1">
        <w:tc>
          <w:tcPr>
            <w:tcW w:w="990" w:type="dxa"/>
          </w:tcPr>
          <w:p w14:paraId="5E60A90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A61416E" w14:textId="101C7D0E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</w:t>
            </w:r>
            <w:r w:rsidR="00A92D5D" w:rsidRPr="00661504">
              <w:rPr>
                <w:bCs/>
                <w:lang w:val="en-CA"/>
              </w:rPr>
              <w:t xml:space="preserve">Department of Psychology </w:t>
            </w:r>
          </w:p>
        </w:tc>
      </w:tr>
      <w:tr w:rsidR="00A92D5D" w:rsidRPr="00661504" w14:paraId="2DA6125E" w14:textId="77777777" w:rsidTr="00975EF1">
        <w:tc>
          <w:tcPr>
            <w:tcW w:w="990" w:type="dxa"/>
          </w:tcPr>
          <w:p w14:paraId="793AE86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3BE84428" w14:textId="7A82AD3F" w:rsidR="00A92D5D" w:rsidRPr="00661504" w:rsidRDefault="00CD3ABA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Aarhus University, </w:t>
            </w:r>
            <w:r w:rsidR="00A92D5D" w:rsidRPr="00661504">
              <w:rPr>
                <w:bCs/>
                <w:lang w:val="en-CA"/>
              </w:rPr>
              <w:t>Center for Autobiographic Memory Research (CON AMORE</w:t>
            </w:r>
            <w:r w:rsidRPr="00661504">
              <w:rPr>
                <w:bCs/>
                <w:lang w:val="en-CA"/>
              </w:rPr>
              <w:t>)</w:t>
            </w:r>
          </w:p>
        </w:tc>
      </w:tr>
      <w:tr w:rsidR="00A92D5D" w:rsidRPr="00661504" w14:paraId="77FEF182" w14:textId="77777777" w:rsidTr="00975EF1">
        <w:tc>
          <w:tcPr>
            <w:tcW w:w="990" w:type="dxa"/>
          </w:tcPr>
          <w:p w14:paraId="149BB39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80" w:type="dxa"/>
          </w:tcPr>
          <w:p w14:paraId="23AD82FC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A92D5D" w:rsidRPr="00661504" w14:paraId="619B9600" w14:textId="77777777" w:rsidTr="00975EF1">
        <w:tc>
          <w:tcPr>
            <w:tcW w:w="990" w:type="dxa"/>
          </w:tcPr>
          <w:p w14:paraId="4F5512C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103655E1" w14:textId="56F3B2E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 xml:space="preserve">Austria,  </w:t>
            </w:r>
            <w:r w:rsidR="00A92D5D" w:rsidRPr="00661504">
              <w:rPr>
                <w:lang w:val="en-CA"/>
              </w:rPr>
              <w:t>Department</w:t>
            </w:r>
            <w:proofErr w:type="gramEnd"/>
            <w:r w:rsidR="00A92D5D" w:rsidRPr="00661504">
              <w:rPr>
                <w:lang w:val="en-CA"/>
              </w:rPr>
              <w:t xml:space="preserve"> of Psychology </w:t>
            </w:r>
          </w:p>
        </w:tc>
      </w:tr>
      <w:tr w:rsidR="00A92D5D" w:rsidRPr="00661504" w14:paraId="42EAF6CD" w14:textId="77777777" w:rsidTr="00975EF1">
        <w:tc>
          <w:tcPr>
            <w:tcW w:w="990" w:type="dxa"/>
          </w:tcPr>
          <w:p w14:paraId="3ECED38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2F92E2C6" w14:textId="541717F7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ötvös Loránd University, Hungar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D39F5BD" w14:textId="77777777" w:rsidTr="00975EF1">
        <w:tc>
          <w:tcPr>
            <w:tcW w:w="990" w:type="dxa"/>
          </w:tcPr>
          <w:p w14:paraId="07CE3BC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4BD8B66B" w14:textId="3F824BA5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A92D5D" w:rsidRPr="00661504" w14:paraId="6252FEF2" w14:textId="77777777" w:rsidTr="00975EF1">
        <w:tc>
          <w:tcPr>
            <w:tcW w:w="990" w:type="dxa"/>
          </w:tcPr>
          <w:p w14:paraId="66F6BA03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80" w:type="dxa"/>
          </w:tcPr>
          <w:p w14:paraId="533E9A11" w14:textId="6272354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</w:t>
            </w:r>
            <w:r w:rsidR="00A92D5D" w:rsidRPr="00661504">
              <w:rPr>
                <w:lang w:val="en-CA"/>
              </w:rPr>
              <w:t>Wisdom Research Forum</w:t>
            </w:r>
          </w:p>
        </w:tc>
      </w:tr>
      <w:tr w:rsidR="00A92D5D" w:rsidRPr="00661504" w14:paraId="52C89147" w14:textId="77777777" w:rsidTr="00975EF1">
        <w:tc>
          <w:tcPr>
            <w:tcW w:w="990" w:type="dxa"/>
          </w:tcPr>
          <w:p w14:paraId="1D4867B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2BF17C5C" w14:textId="6BEF8EB0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A92D5D" w:rsidRPr="00661504" w14:paraId="1F48E034" w14:textId="77777777" w:rsidTr="00975EF1">
        <w:tc>
          <w:tcPr>
            <w:tcW w:w="990" w:type="dxa"/>
          </w:tcPr>
          <w:p w14:paraId="63A6C256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80" w:type="dxa"/>
          </w:tcPr>
          <w:p w14:paraId="009BDBA1" w14:textId="580B84D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ranada, </w:t>
            </w:r>
            <w:r w:rsidR="00A92D5D" w:rsidRPr="00661504">
              <w:rPr>
                <w:lang w:val="en-CA"/>
              </w:rPr>
              <w:t>CIMCYC (Centre for Mind, Brain, and Behavior)</w:t>
            </w:r>
          </w:p>
        </w:tc>
      </w:tr>
      <w:tr w:rsidR="00A92D5D" w:rsidRPr="00661504" w14:paraId="28C2D4D2" w14:textId="77777777" w:rsidTr="00975EF1">
        <w:tc>
          <w:tcPr>
            <w:tcW w:w="990" w:type="dxa"/>
          </w:tcPr>
          <w:p w14:paraId="4F66922F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80" w:type="dxa"/>
          </w:tcPr>
          <w:p w14:paraId="651F0383" w14:textId="45D14F0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Pompeu Fabra University, </w:t>
            </w:r>
            <w:r w:rsidR="00A92D5D" w:rsidRPr="00661504">
              <w:rPr>
                <w:lang w:val="en-CA"/>
              </w:rPr>
              <w:t>Department of Communication,</w:t>
            </w:r>
          </w:p>
        </w:tc>
      </w:tr>
      <w:tr w:rsidR="00A92D5D" w:rsidRPr="00661504" w14:paraId="14588EB5" w14:textId="77777777" w:rsidTr="00975EF1">
        <w:tc>
          <w:tcPr>
            <w:tcW w:w="990" w:type="dxa"/>
          </w:tcPr>
          <w:p w14:paraId="3CCA9B3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80" w:type="dxa"/>
          </w:tcPr>
          <w:p w14:paraId="7860A18E" w14:textId="67FF79DA" w:rsidR="00A92D5D" w:rsidRPr="00661504" w:rsidRDefault="00A92D5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A92D5D" w:rsidRPr="00661504" w14:paraId="373ACB8B" w14:textId="77777777" w:rsidTr="00975EF1">
        <w:tc>
          <w:tcPr>
            <w:tcW w:w="990" w:type="dxa"/>
          </w:tcPr>
          <w:p w14:paraId="2B271C08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8EFF492" w14:textId="2942C29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ennsylvania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262F54EF" w14:textId="77777777" w:rsidTr="00975EF1">
        <w:tc>
          <w:tcPr>
            <w:tcW w:w="990" w:type="dxa"/>
          </w:tcPr>
          <w:p w14:paraId="5E3070A2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80" w:type="dxa"/>
          </w:tcPr>
          <w:p w14:paraId="131049C8" w14:textId="3EF9CF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D80C955" w14:textId="77777777" w:rsidTr="00975EF1">
        <w:tc>
          <w:tcPr>
            <w:tcW w:w="990" w:type="dxa"/>
          </w:tcPr>
          <w:p w14:paraId="55E7790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80" w:type="dxa"/>
          </w:tcPr>
          <w:p w14:paraId="10B54EA3" w14:textId="08D65344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eipzi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C156759" w14:textId="77777777" w:rsidTr="00975EF1">
        <w:tc>
          <w:tcPr>
            <w:tcW w:w="990" w:type="dxa"/>
          </w:tcPr>
          <w:p w14:paraId="2733880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80" w:type="dxa"/>
          </w:tcPr>
          <w:p w14:paraId="206FD2C5" w14:textId="4577CBAB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</w:t>
            </w:r>
            <w:r w:rsidR="00A92D5D" w:rsidRPr="00661504">
              <w:rPr>
                <w:lang w:val="en-CA"/>
              </w:rPr>
              <w:t xml:space="preserve">Programme Doctoral </w:t>
            </w:r>
            <w:proofErr w:type="spellStart"/>
            <w:r w:rsidR="00A92D5D" w:rsidRPr="00661504">
              <w:rPr>
                <w:lang w:val="en-CA"/>
              </w:rPr>
              <w:t>Romande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en</w:t>
            </w:r>
            <w:proofErr w:type="spellEnd"/>
            <w:r w:rsidR="00A92D5D" w:rsidRPr="00661504">
              <w:rPr>
                <w:lang w:val="en-CA"/>
              </w:rPr>
              <w:t xml:space="preserve"> </w:t>
            </w:r>
            <w:proofErr w:type="spellStart"/>
            <w:r w:rsidR="00A92D5D" w:rsidRPr="00661504">
              <w:rPr>
                <w:lang w:val="en-CA"/>
              </w:rPr>
              <w:t>Psychologie</w:t>
            </w:r>
            <w:proofErr w:type="spellEnd"/>
          </w:p>
        </w:tc>
      </w:tr>
      <w:tr w:rsidR="00A92D5D" w:rsidRPr="00661504" w14:paraId="37A6ACED" w14:textId="77777777" w:rsidTr="00975EF1">
        <w:tc>
          <w:tcPr>
            <w:tcW w:w="990" w:type="dxa"/>
          </w:tcPr>
          <w:p w14:paraId="3795BA67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80" w:type="dxa"/>
          </w:tcPr>
          <w:p w14:paraId="7014C097" w14:textId="33047CD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Toronto, Department of Psychology, </w:t>
            </w:r>
            <w:r w:rsidR="00A92D5D" w:rsidRPr="00661504">
              <w:rPr>
                <w:lang w:val="en-CA"/>
              </w:rPr>
              <w:t>Ebbinghaus Empire Series</w:t>
            </w:r>
          </w:p>
        </w:tc>
      </w:tr>
      <w:tr w:rsidR="00A92D5D" w:rsidRPr="00661504" w14:paraId="355F371A" w14:textId="77777777" w:rsidTr="00975EF1">
        <w:tc>
          <w:tcPr>
            <w:tcW w:w="990" w:type="dxa"/>
          </w:tcPr>
          <w:p w14:paraId="2BC14495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528443BD" w14:textId="3775E4F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Heidelberg, German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031715D7" w14:textId="77777777" w:rsidTr="00975EF1">
        <w:tc>
          <w:tcPr>
            <w:tcW w:w="990" w:type="dxa"/>
          </w:tcPr>
          <w:p w14:paraId="3C6AB45E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80" w:type="dxa"/>
          </w:tcPr>
          <w:p w14:paraId="03F874C7" w14:textId="72333123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lasgow, Scotland, </w:t>
            </w:r>
            <w:r w:rsidR="00A92D5D" w:rsidRPr="00661504">
              <w:rPr>
                <w:lang w:val="en-CA"/>
              </w:rPr>
              <w:t>School of Psychology</w:t>
            </w:r>
          </w:p>
        </w:tc>
      </w:tr>
      <w:tr w:rsidR="00A92D5D" w:rsidRPr="00661504" w14:paraId="3E0BC6E1" w14:textId="77777777" w:rsidTr="00975EF1">
        <w:tc>
          <w:tcPr>
            <w:tcW w:w="990" w:type="dxa"/>
          </w:tcPr>
          <w:p w14:paraId="5507EBE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80" w:type="dxa"/>
          </w:tcPr>
          <w:p w14:paraId="5E5DC852" w14:textId="10319D2D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Wilfred-Laurier University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5261EE5F" w14:textId="77777777" w:rsidTr="00975EF1">
        <w:tc>
          <w:tcPr>
            <w:tcW w:w="990" w:type="dxa"/>
          </w:tcPr>
          <w:p w14:paraId="25767D6B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80" w:type="dxa"/>
          </w:tcPr>
          <w:p w14:paraId="3E065D9A" w14:textId="68FABCE9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igan State University, Social Psychology Colloquium</w:t>
            </w:r>
            <w:r w:rsidR="00A92D5D" w:rsidRPr="00661504">
              <w:rPr>
                <w:lang w:val="en-CA"/>
              </w:rPr>
              <w:t xml:space="preserve"> </w:t>
            </w:r>
          </w:p>
        </w:tc>
      </w:tr>
      <w:tr w:rsidR="00A92D5D" w:rsidRPr="00661504" w14:paraId="2386B887" w14:textId="77777777" w:rsidTr="00975EF1">
        <w:tc>
          <w:tcPr>
            <w:tcW w:w="990" w:type="dxa"/>
          </w:tcPr>
          <w:p w14:paraId="65E663A9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80" w:type="dxa"/>
          </w:tcPr>
          <w:p w14:paraId="33A20109" w14:textId="6A47BAE5" w:rsidR="00A92D5D" w:rsidRPr="00661504" w:rsidRDefault="00CD3ABA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Waterloo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3AE1EF14" w14:textId="77777777" w:rsidTr="00975EF1">
        <w:tc>
          <w:tcPr>
            <w:tcW w:w="990" w:type="dxa"/>
          </w:tcPr>
          <w:p w14:paraId="7B9D811A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80" w:type="dxa"/>
          </w:tcPr>
          <w:p w14:paraId="63207641" w14:textId="73642248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Illinois at Urbana-Champaign, </w:t>
            </w:r>
            <w:r w:rsidR="00A92D5D" w:rsidRPr="00661504">
              <w:rPr>
                <w:lang w:val="en-CA"/>
              </w:rPr>
              <w:t>Department of Psychology</w:t>
            </w:r>
          </w:p>
        </w:tc>
      </w:tr>
      <w:tr w:rsidR="00A92D5D" w:rsidRPr="00661504" w14:paraId="465C0CF0" w14:textId="77777777" w:rsidTr="00975EF1">
        <w:tc>
          <w:tcPr>
            <w:tcW w:w="990" w:type="dxa"/>
          </w:tcPr>
          <w:p w14:paraId="0D68B07D" w14:textId="77777777" w:rsidR="00A92D5D" w:rsidRPr="00661504" w:rsidRDefault="00A92D5D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10/2010</w:t>
            </w:r>
          </w:p>
        </w:tc>
        <w:tc>
          <w:tcPr>
            <w:tcW w:w="9180" w:type="dxa"/>
          </w:tcPr>
          <w:p w14:paraId="4C523B63" w14:textId="7B9E5964" w:rsidR="00A92D5D" w:rsidRPr="00661504" w:rsidRDefault="00DD7D1B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Geneva, Geneva, CH, </w:t>
            </w:r>
            <w:r w:rsidR="00A92D5D" w:rsidRPr="00661504">
              <w:rPr>
                <w:lang w:val="en-CA"/>
              </w:rPr>
              <w:t>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1" w:name="_Hlk46853198"/>
    </w:p>
    <w:p w14:paraId="295268CC" w14:textId="2C19D4F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38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1494A02D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</w:t>
            </w:r>
            <w:proofErr w:type="gramStart"/>
            <w:r w:rsidRPr="00661504">
              <w:rPr>
                <w:lang w:val="en-CA"/>
              </w:rPr>
              <w:t>Health</w:t>
            </w:r>
            <w:proofErr w:type="gramEnd"/>
            <w:r w:rsidRPr="00661504">
              <w:rPr>
                <w:lang w:val="en-CA"/>
              </w:rPr>
              <w:t xml:space="preserve"> and Economics, Invited panelist at the session on “Narrative self” of the Neuroscience of the Self webinar series, 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2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2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lastRenderedPageBreak/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editerranea</w:t>
            </w:r>
            <w:proofErr w:type="spellEnd"/>
            <w:r w:rsidRPr="00661504">
              <w:rPr>
                <w:lang w:val="en-CA"/>
              </w:rPr>
              <w:t xml:space="preserve">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3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3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6776FEB" w14:textId="77777777" w:rsidR="004C42EF" w:rsidRPr="00661504" w:rsidRDefault="004C42EF" w:rsidP="004C42EF">
      <w:pPr>
        <w:rPr>
          <w:rFonts w:eastAsia="SimSun"/>
          <w:bCs/>
          <w:color w:val="000000"/>
          <w:kern w:val="1"/>
          <w:lang w:val="en-CA" w:eastAsia="ar-SA"/>
        </w:rPr>
      </w:pPr>
    </w:p>
    <w:p w14:paraId="0DE81FA5" w14:textId="0983B7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8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20A4166B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78084C">
        <w:rPr>
          <w:b/>
          <w:lang w:val="en-CA"/>
        </w:rPr>
        <w:t>7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6B798C7B" w14:textId="0CEA14DA" w:rsidR="0078084C" w:rsidRDefault="0078084C" w:rsidP="0078084C">
      <w:pPr>
        <w:spacing w:after="240"/>
        <w:ind w:left="720" w:hanging="706"/>
        <w:rPr>
          <w:lang w:val="en-CA"/>
        </w:rPr>
      </w:pPr>
      <w:bookmarkStart w:id="44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49th 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 xml:space="preserve">expectations, logical </w:t>
      </w:r>
      <w:proofErr w:type="gramStart"/>
      <w:r w:rsidRPr="00C905DF">
        <w:rPr>
          <w:i/>
          <w:lang w:val="en-CA"/>
        </w:rPr>
        <w:t>fallacies</w:t>
      </w:r>
      <w:proofErr w:type="gramEnd"/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5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6" w:name="_Hlk118152001"/>
      <w:bookmarkEnd w:id="44"/>
      <w:bookmarkEnd w:id="45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6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3A284C">
        <w:rPr>
          <w:bCs/>
          <w:u w:val="single"/>
          <w:lang w:val="de-DE"/>
        </w:rPr>
        <w:t>Dorfman, A</w:t>
      </w:r>
      <w:r w:rsidRPr="003A284C">
        <w:rPr>
          <w:bCs/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7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7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lastRenderedPageBreak/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Dorfman, A., Oakes, H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1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8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8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 xml:space="preserve">Wisdom, </w:t>
      </w:r>
      <w:proofErr w:type="gramStart"/>
      <w:r w:rsidRPr="00661504">
        <w:rPr>
          <w:i/>
          <w:lang w:val="en-CA"/>
        </w:rPr>
        <w:t>Balance</w:t>
      </w:r>
      <w:proofErr w:type="gramEnd"/>
      <w:r w:rsidRPr="00661504">
        <w:rPr>
          <w:i/>
          <w:lang w:val="en-CA"/>
        </w:rPr>
        <w:t xml:space="preserve">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49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 xml:space="preserve">Santos, H. </w:t>
      </w:r>
      <w:proofErr w:type="gramStart"/>
      <w:r w:rsidRPr="00661504">
        <w:rPr>
          <w:u w:val="single"/>
          <w:lang w:val="en-CA"/>
        </w:rPr>
        <w:t>C.</w:t>
      </w:r>
      <w:r w:rsidRPr="00661504">
        <w:rPr>
          <w:lang w:val="en-CA"/>
        </w:rPr>
        <w:t>(</w:t>
      </w:r>
      <w:proofErr w:type="gramEnd"/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49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Tse</w:t>
      </w:r>
      <w:proofErr w:type="spellEnd"/>
      <w:r w:rsidRPr="00661504">
        <w:rPr>
          <w:u w:val="single"/>
          <w:lang w:val="en-CA"/>
        </w:rPr>
        <w:t>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0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0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1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1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 xml:space="preserve">Unpacking the rise of individualism: Social structure, infectious diseases, disasters, </w:t>
      </w:r>
      <w:proofErr w:type="gramStart"/>
      <w:r w:rsidRPr="00661504">
        <w:rPr>
          <w:i/>
          <w:lang w:val="en-CA"/>
        </w:rPr>
        <w:t>secularism</w:t>
      </w:r>
      <w:proofErr w:type="gramEnd"/>
      <w:r w:rsidRPr="00661504">
        <w:rPr>
          <w:i/>
          <w:lang w:val="en-CA"/>
        </w:rPr>
        <w:t xml:space="preserve">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 xml:space="preserve">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63976601"/>
      <w:bookmarkEnd w:id="52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</w:t>
      </w:r>
      <w:proofErr w:type="spellStart"/>
      <w:r w:rsidRPr="00661504">
        <w:rPr>
          <w:lang w:val="en-CA"/>
        </w:rPr>
        <w:t>Brigard</w:t>
      </w:r>
      <w:proofErr w:type="spellEnd"/>
      <w:r w:rsidRPr="00661504">
        <w:rPr>
          <w:lang w:val="en-CA"/>
        </w:rPr>
        <w:t>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3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 xml:space="preserve">Emotional complexity, </w:t>
      </w:r>
      <w:proofErr w:type="gramStart"/>
      <w:r w:rsidRPr="00661504">
        <w:rPr>
          <w:bCs/>
          <w:i/>
          <w:lang w:val="en-CA"/>
        </w:rPr>
        <w:t>culture</w:t>
      </w:r>
      <w:proofErr w:type="gramEnd"/>
      <w:r w:rsidRPr="00661504">
        <w:rPr>
          <w:bCs/>
          <w:i/>
          <w:lang w:val="en-CA"/>
        </w:rPr>
        <w:t xml:space="preserve">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</w:t>
      </w:r>
      <w:r w:rsidR="001D3112" w:rsidRPr="003A284C">
        <w:rPr>
          <w:lang w:val="de-DE"/>
        </w:rPr>
        <w:t xml:space="preserve">&amp; Varnum, M.E.W. </w:t>
      </w:r>
      <w:r w:rsidRPr="003A284C">
        <w:rPr>
          <w:lang w:val="de-DE"/>
        </w:rPr>
        <w:t>(</w:t>
      </w:r>
      <w:r w:rsidR="007013FE" w:rsidRPr="003A284C">
        <w:rPr>
          <w:lang w:val="de-DE"/>
        </w:rPr>
        <w:t>2013, June</w:t>
      </w:r>
      <w:r w:rsidRPr="003A284C">
        <w:rPr>
          <w:lang w:val="de-DE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e, social </w:t>
      </w:r>
      <w:proofErr w:type="gramStart"/>
      <w:r w:rsidRPr="00661504">
        <w:rPr>
          <w:i/>
          <w:lang w:val="en-CA"/>
        </w:rPr>
        <w:t>class</w:t>
      </w:r>
      <w:proofErr w:type="gramEnd"/>
      <w:r w:rsidRPr="00661504">
        <w:rPr>
          <w:i/>
          <w:lang w:val="en-CA"/>
        </w:rPr>
        <w:t xml:space="preserve">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 xml:space="preserve">student co-authors are </w:t>
      </w:r>
      <w:proofErr w:type="gramStart"/>
      <w:r w:rsidRPr="00661504">
        <w:rPr>
          <w:bCs/>
          <w:iCs/>
          <w:lang w:val="en-CA"/>
        </w:rPr>
        <w:t>underlined</w:t>
      </w:r>
      <w:proofErr w:type="gramEnd"/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77777777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</w:t>
      </w:r>
      <w:proofErr w:type="spellStart"/>
      <w:r w:rsidRPr="00661504">
        <w:rPr>
          <w:lang w:val="en-CA"/>
        </w:rPr>
        <w:t>at</w:t>
      </w:r>
      <w:proofErr w:type="spellEnd"/>
      <w:r w:rsidRPr="00661504">
        <w:rPr>
          <w:lang w:val="en-CA"/>
        </w:rPr>
        <w:t xml:space="preserve">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lastRenderedPageBreak/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Nisbett, R.E., Kitayama, S., </w:t>
      </w:r>
      <w:proofErr w:type="spellStart"/>
      <w:r w:rsidRPr="003A284C">
        <w:rPr>
          <w:bCs/>
          <w:lang w:val="de-DE"/>
        </w:rPr>
        <w:t>Katunar</w:t>
      </w:r>
      <w:proofErr w:type="spellEnd"/>
      <w:r w:rsidRPr="003A284C">
        <w:rPr>
          <w:bCs/>
          <w:lang w:val="de-DE"/>
        </w:rPr>
        <w:t>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 xml:space="preserve">Courses </w:t>
      </w:r>
      <w:proofErr w:type="gramStart"/>
      <w:r w:rsidRPr="007F04E1">
        <w:rPr>
          <w:b/>
          <w:lang w:val="en-CA"/>
        </w:rPr>
        <w:t>taught</w:t>
      </w:r>
      <w:proofErr w:type="gramEnd"/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4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4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Mlyn</w:t>
            </w:r>
            <w:proofErr w:type="spellEnd"/>
            <w:r w:rsidRPr="00661504">
              <w:rPr>
                <w:lang w:val="en-CA"/>
              </w:rPr>
              <w:t>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Ekaterina </w:t>
            </w:r>
            <w:proofErr w:type="spellStart"/>
            <w:r w:rsidRPr="00661504">
              <w:rPr>
                <w:lang w:val="en-CA"/>
              </w:rPr>
              <w:t>Osavoliuk</w:t>
            </w:r>
            <w:proofErr w:type="spellEnd"/>
            <w:r w:rsidRPr="00661504">
              <w:rPr>
                <w:lang w:val="en-CA"/>
              </w:rPr>
              <w:t>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5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116CB881" w14:textId="77777777" w:rsidR="00007744" w:rsidRDefault="00007744">
      <w:pPr>
        <w:rPr>
          <w:b/>
          <w:iCs/>
          <w:lang w:val="en-CA" w:eastAsia="en-CA"/>
        </w:rPr>
      </w:pPr>
      <w:r>
        <w:rPr>
          <w:b/>
          <w:iCs/>
          <w:lang w:val="en-CA" w:eastAsia="en-CA"/>
        </w:rPr>
        <w:br w:type="page"/>
      </w:r>
    </w:p>
    <w:p w14:paraId="33F0F4F1" w14:textId="16CB5446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lastRenderedPageBreak/>
        <w:t>Professional</w:t>
      </w:r>
    </w:p>
    <w:p w14:paraId="5D7FBBB0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0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6" w:name="_Hlk61029988"/>
            <w:bookmarkStart w:id="57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8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8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6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7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9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59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17CD912A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661504" w:rsidRDefault="00932467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0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0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2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2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661504" w:rsidRDefault="00C66F9E">
      <w:pPr>
        <w:rPr>
          <w:bCs/>
          <w:iCs/>
          <w:lang w:val="en-CA" w:eastAsia="en-CA"/>
        </w:rPr>
      </w:pPr>
    </w:p>
    <w:p w14:paraId="433DE640" w14:textId="7AC7A339" w:rsidR="006B470D" w:rsidRPr="007F04E1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1C536DA6" w14:textId="77777777" w:rsidR="00932467" w:rsidRPr="00661504" w:rsidRDefault="00932467" w:rsidP="006B470D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3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3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Insight Program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4" w:name="_Hlk58969698"/>
            <w:r w:rsidRPr="00661504">
              <w:rPr>
                <w:color w:val="000000"/>
                <w:lang w:val="en-CA" w:eastAsia="en-CA"/>
              </w:rPr>
              <w:lastRenderedPageBreak/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706"/>
            <w:bookmarkEnd w:id="64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73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7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7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8" w:name="_Hlk58969715"/>
            <w:bookmarkEnd w:id="6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83"/>
            <w:bookmarkEnd w:id="6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91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2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2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2"/>
          </w:p>
        </w:tc>
      </w:tr>
      <w:bookmarkEnd w:id="71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3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4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4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5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52"/>
            <w:r w:rsidRPr="00661504">
              <w:rPr>
                <w:lang w:val="en-CA" w:eastAsia="en-CA"/>
              </w:rPr>
              <w:t xml:space="preserve">The </w:t>
            </w:r>
            <w:proofErr w:type="gramStart"/>
            <w:r w:rsidRPr="00661504">
              <w:rPr>
                <w:lang w:val="en-CA" w:eastAsia="en-CA"/>
              </w:rPr>
              <w:t>German-Israeli</w:t>
            </w:r>
            <w:proofErr w:type="gramEnd"/>
            <w:r w:rsidRPr="00661504">
              <w:rPr>
                <w:lang w:val="en-CA" w:eastAsia="en-CA"/>
              </w:rPr>
              <w:t xml:space="preserve"> Foundation for Scientific Research and Development</w:t>
            </w:r>
            <w:bookmarkEnd w:id="76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7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7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5524FC20" w14:textId="77777777" w:rsidR="006B470D" w:rsidRPr="00661504" w:rsidRDefault="006B470D" w:rsidP="00020521">
      <w:pPr>
        <w:autoSpaceDE w:val="0"/>
        <w:autoSpaceDN w:val="0"/>
        <w:adjustRightInd w:val="0"/>
        <w:rPr>
          <w:b/>
          <w:i/>
          <w:caps/>
          <w:lang w:val="en-CA" w:eastAsia="en-CA"/>
        </w:rPr>
      </w:pPr>
    </w:p>
    <w:p w14:paraId="59EB7DF0" w14:textId="47A2334D" w:rsidR="00D34764" w:rsidRPr="007F04E1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78" w:name="_Hlk58970238"/>
      <w:r w:rsidRPr="007F04E1">
        <w:rPr>
          <w:b/>
          <w:iCs/>
          <w:lang w:val="en-CA" w:eastAsia="en-CA"/>
        </w:rPr>
        <w:t>Advisory Board</w:t>
      </w:r>
    </w:p>
    <w:p w14:paraId="3496DB14" w14:textId="77777777" w:rsidR="00932467" w:rsidRPr="007F04E1" w:rsidRDefault="00932467" w:rsidP="00020521">
      <w:pPr>
        <w:autoSpaceDE w:val="0"/>
        <w:autoSpaceDN w:val="0"/>
        <w:adjustRightInd w:val="0"/>
        <w:rPr>
          <w:bCs/>
          <w:iCs/>
          <w:sz w:val="16"/>
          <w:szCs w:val="16"/>
          <w:lang w:val="en-CA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661504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6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6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2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8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3"/>
      <w:headerReference w:type="default" r:id="rId64"/>
      <w:footerReference w:type="even" r:id="rId65"/>
      <w:footerReference w:type="default" r:id="rId66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CFF32C9" w14:textId="77777777" w:rsidR="00656D0A" w:rsidRDefault="00656D0A">
      <w:r>
        <w:separator/>
      </w:r>
    </w:p>
  </w:endnote>
  <w:endnote w:type="continuationSeparator" w:id="0">
    <w:p w14:paraId="26F5EBAC" w14:textId="77777777" w:rsidR="00656D0A" w:rsidRDefault="00656D0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MS Gothic"/>
    <w:panose1 w:val="00000000000000000000"/>
    <w:charset w:val="00"/>
    <w:family w:val="roman"/>
    <w:notTrueType/>
    <w:pitch w:val="default"/>
  </w:font>
  <w:font w:name="Arial Unicode MS">
    <w:altName w:val="Arial"/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4EFE300" w14:textId="77777777" w:rsidR="00656D0A" w:rsidRDefault="00656D0A">
      <w:r>
        <w:separator/>
      </w:r>
    </w:p>
  </w:footnote>
  <w:footnote w:type="continuationSeparator" w:id="0">
    <w:p w14:paraId="7DD32739" w14:textId="77777777" w:rsidR="00656D0A" w:rsidRDefault="00656D0A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44FF403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B493E">
      <w:rPr>
        <w:b/>
        <w:bCs/>
        <w:sz w:val="22"/>
        <w:szCs w:val="22"/>
        <w:lang w:val="en-US"/>
      </w:rPr>
      <w:t>0</w:t>
    </w:r>
    <w:r w:rsidR="000F1CC3">
      <w:rPr>
        <w:b/>
        <w:bCs/>
        <w:sz w:val="22"/>
        <w:szCs w:val="22"/>
        <w:lang w:val="en-US"/>
      </w:rPr>
      <w:t>9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1F7AC9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54BF"/>
    <w:rsid w:val="00215C05"/>
    <w:rsid w:val="00215FC4"/>
    <w:rsid w:val="00216255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62C9"/>
    <w:rsid w:val="0046706C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980"/>
    <w:rsid w:val="00A56BB7"/>
    <w:rsid w:val="00A576C0"/>
    <w:rsid w:val="00A578C0"/>
    <w:rsid w:val="00A61DEA"/>
    <w:rsid w:val="00A64822"/>
    <w:rsid w:val="00A6627F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://dx.doi.org/10.4135/9781412956253.n214" TargetMode="External"/><Relationship Id="rId50" Type="http://schemas.openxmlformats.org/officeDocument/2006/relationships/hyperlink" Target="https://greatergood.berkeley.edu/article/item/how_life_could_get_better_or_worse_after_covid" TargetMode="External"/><Relationship Id="rId55" Type="http://schemas.openxmlformats.org/officeDocument/2006/relationships/hyperlink" Target="https://spsp.org/news-center/character-context-blog/can-we-foresee-future-explaining-and-predicting-cultural-change" TargetMode="External"/><Relationship Id="rId63" Type="http://schemas.openxmlformats.org/officeDocument/2006/relationships/header" Target="header1.xml"/><Relationship Id="rId68" Type="http://schemas.openxmlformats.org/officeDocument/2006/relationships/theme" Target="theme/theme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x.doi.org/10.1037/amp0001151" TargetMode="External"/><Relationship Id="rId53" Type="http://schemas.openxmlformats.org/officeDocument/2006/relationships/hyperlink" Target="https://worldaftercovid.info/" TargetMode="External"/><Relationship Id="rId58" Type="http://schemas.openxmlformats.org/officeDocument/2006/relationships/hyperlink" Target="https://www.youtube.com/c/TheStoa" TargetMode="External"/><Relationship Id="rId66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predictions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onwisdompodcast.fireside.fm/" TargetMode="External"/><Relationship Id="rId56" Type="http://schemas.openxmlformats.org/officeDocument/2006/relationships/hyperlink" Target="http://www.forbes.com/sites/datafreaks/2015/04/07/why-we-give-great-advice-to-others-but-cant-take-it-ourselves/" TargetMode="External"/><Relationship Id="rId64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foreignpolicy.com/2021/03/18/pandemic-social-science-predictions-wrong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sites.google.com/view/openstatslab/home/one-way-anova" TargetMode="External"/><Relationship Id="rId59" Type="http://schemas.openxmlformats.org/officeDocument/2006/relationships/hyperlink" Target="https://www.hanoiphilosophyforum.org/" TargetMode="External"/><Relationship Id="rId67" Type="http://schemas.openxmlformats.org/officeDocument/2006/relationships/fontTable" Target="fontTable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blogs.scientificamerican.com/observations/when-reasonable-trumps-rational/" TargetMode="External"/><Relationship Id="rId62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its-not-stress-thats-killing-us-its-hate-maybe-mindfulness-can-help-171335" TargetMode="External"/><Relationship Id="rId57" Type="http://schemas.openxmlformats.org/officeDocument/2006/relationships/hyperlink" Target="https://cancovid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theconversation.com/words-of-wisdom-4-tips-from-experts-on-how-to-endure-until-the-covid-19-pandemic-ends-152162" TargetMode="External"/><Relationship Id="rId60" Type="http://schemas.openxmlformats.org/officeDocument/2006/relationships/hyperlink" Target="https://wisdomsummit.uwaterloo.ca/" TargetMode="External"/><Relationship Id="rId65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75</TotalTime>
  <Pages>37</Pages>
  <Words>15861</Words>
  <Characters>90409</Characters>
  <Application>Microsoft Office Word</Application>
  <DocSecurity>0</DocSecurity>
  <Lines>753</Lines>
  <Paragraphs>2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60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58</cp:revision>
  <cp:lastPrinted>2023-07-17T18:39:00Z</cp:lastPrinted>
  <dcterms:created xsi:type="dcterms:W3CDTF">2021-03-19T00:08:00Z</dcterms:created>
  <dcterms:modified xsi:type="dcterms:W3CDTF">2023-09-05T22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